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3A8AA" w14:textId="77777777" w:rsidR="00F11550" w:rsidRPr="00F11550" w:rsidRDefault="00F11550" w:rsidP="00F11550">
      <w:pPr>
        <w:rPr>
          <w:sz w:val="24"/>
        </w:rPr>
      </w:pPr>
    </w:p>
    <w:p w14:paraId="4C5A30AA" w14:textId="77777777" w:rsidR="00F11550" w:rsidRPr="00F11550" w:rsidRDefault="00F11550" w:rsidP="00F11550">
      <w:pPr>
        <w:jc w:val="center"/>
        <w:rPr>
          <w:b/>
          <w:sz w:val="28"/>
          <w:szCs w:val="28"/>
        </w:rPr>
      </w:pPr>
      <w:r w:rsidRPr="00F11550">
        <w:rPr>
          <w:b/>
          <w:sz w:val="28"/>
          <w:szCs w:val="28"/>
        </w:rPr>
        <w:t>Activity 2 Worksheet: Background/Contextualizing Research</w:t>
      </w:r>
    </w:p>
    <w:p w14:paraId="3B09B85C" w14:textId="77777777" w:rsidR="00F11550" w:rsidRPr="00F11550" w:rsidRDefault="00F11550" w:rsidP="00F11550">
      <w:pPr>
        <w:rPr>
          <w:sz w:val="28"/>
          <w:szCs w:val="28"/>
        </w:rPr>
      </w:pPr>
    </w:p>
    <w:p w14:paraId="7EF269A6" w14:textId="77777777" w:rsidR="00F11550" w:rsidRPr="00F11550" w:rsidRDefault="00F11550" w:rsidP="00F11550">
      <w:pPr>
        <w:rPr>
          <w:sz w:val="24"/>
        </w:rPr>
      </w:pPr>
    </w:p>
    <w:p w14:paraId="34CC0967" w14:textId="77777777" w:rsidR="00F11550" w:rsidRPr="00F11550" w:rsidRDefault="00F11550" w:rsidP="00F11550">
      <w:pPr>
        <w:rPr>
          <w:sz w:val="24"/>
        </w:rPr>
      </w:pPr>
      <w:r w:rsidRPr="00F11550">
        <w:rPr>
          <w:sz w:val="24"/>
        </w:rPr>
        <w:t>Student ID:  M22W0385</w:t>
      </w:r>
    </w:p>
    <w:p w14:paraId="12919740" w14:textId="77777777" w:rsidR="00F11550" w:rsidRPr="00F11550" w:rsidRDefault="00F11550" w:rsidP="00F11550">
      <w:pPr>
        <w:rPr>
          <w:sz w:val="24"/>
        </w:rPr>
      </w:pPr>
      <w:r w:rsidRPr="00F11550">
        <w:rPr>
          <w:sz w:val="24"/>
        </w:rPr>
        <w:t>Student Name: THAPA ARJUN</w:t>
      </w:r>
    </w:p>
    <w:p w14:paraId="76643C20" w14:textId="77777777" w:rsidR="00F11550" w:rsidRPr="00F11550" w:rsidRDefault="00F11550" w:rsidP="00F11550">
      <w:pPr>
        <w:rPr>
          <w:sz w:val="24"/>
        </w:rPr>
      </w:pPr>
    </w:p>
    <w:p w14:paraId="7E639B92" w14:textId="77777777" w:rsidR="00F11550" w:rsidRPr="00F11550" w:rsidRDefault="00F11550" w:rsidP="00F11550">
      <w:pPr>
        <w:rPr>
          <w:sz w:val="24"/>
        </w:rPr>
      </w:pPr>
    </w:p>
    <w:tbl>
      <w:tblPr>
        <w:tblStyle w:val="TableGrid"/>
        <w:tblW w:w="0" w:type="auto"/>
        <w:tblLook w:val="04A0" w:firstRow="1" w:lastRow="0" w:firstColumn="1" w:lastColumn="0" w:noHBand="0" w:noVBand="1"/>
      </w:tblPr>
      <w:tblGrid>
        <w:gridCol w:w="1795"/>
        <w:gridCol w:w="6300"/>
      </w:tblGrid>
      <w:tr w:rsidR="00F11550" w:rsidRPr="00F11550" w14:paraId="370D6D2A" w14:textId="77777777" w:rsidTr="00930ED1">
        <w:trPr>
          <w:trHeight w:val="705"/>
        </w:trPr>
        <w:tc>
          <w:tcPr>
            <w:tcW w:w="1795" w:type="dxa"/>
          </w:tcPr>
          <w:p w14:paraId="4E542B4C" w14:textId="77777777" w:rsidR="00F11550" w:rsidRPr="00F11550" w:rsidRDefault="00F11550" w:rsidP="00930ED1">
            <w:pPr>
              <w:rPr>
                <w:sz w:val="24"/>
              </w:rPr>
            </w:pPr>
            <w:r w:rsidRPr="00F11550">
              <w:rPr>
                <w:sz w:val="24"/>
              </w:rPr>
              <w:t xml:space="preserve">Project Title </w:t>
            </w:r>
          </w:p>
          <w:p w14:paraId="0E0DD4CF" w14:textId="77777777" w:rsidR="00F11550" w:rsidRPr="00F11550" w:rsidRDefault="00F11550" w:rsidP="00930ED1">
            <w:pPr>
              <w:rPr>
                <w:sz w:val="24"/>
              </w:rPr>
            </w:pPr>
          </w:p>
        </w:tc>
        <w:tc>
          <w:tcPr>
            <w:tcW w:w="6300" w:type="dxa"/>
          </w:tcPr>
          <w:p w14:paraId="70437B25" w14:textId="77777777" w:rsidR="000D7ABF" w:rsidRPr="000D7ABF" w:rsidRDefault="000D7ABF" w:rsidP="000D7ABF">
            <w:pPr>
              <w:rPr>
                <w:sz w:val="24"/>
              </w:rPr>
            </w:pPr>
            <w:r w:rsidRPr="000D7ABF">
              <w:rPr>
                <w:sz w:val="24"/>
              </w:rPr>
              <w:t>Practical Implementation of Diabetes Technology:</w:t>
            </w:r>
          </w:p>
          <w:p w14:paraId="67D82A9B" w14:textId="77777777" w:rsidR="000D7ABF" w:rsidRPr="00F11550" w:rsidRDefault="000D7ABF" w:rsidP="000D7ABF">
            <w:pPr>
              <w:rPr>
                <w:sz w:val="24"/>
              </w:rPr>
            </w:pPr>
            <w:r w:rsidRPr="00F11550">
              <w:rPr>
                <w:sz w:val="24"/>
              </w:rPr>
              <w:t>Real-World Use</w:t>
            </w:r>
          </w:p>
          <w:p w14:paraId="63365951" w14:textId="77777777" w:rsidR="00F11550" w:rsidRPr="00F11550" w:rsidRDefault="00F11550" w:rsidP="00930ED1">
            <w:pPr>
              <w:rPr>
                <w:sz w:val="24"/>
                <w:lang w:val="en-NP"/>
              </w:rPr>
            </w:pPr>
          </w:p>
        </w:tc>
      </w:tr>
      <w:tr w:rsidR="00F11550" w:rsidRPr="00F11550" w14:paraId="52BAE185" w14:textId="77777777" w:rsidTr="00930ED1">
        <w:trPr>
          <w:trHeight w:val="1047"/>
        </w:trPr>
        <w:tc>
          <w:tcPr>
            <w:tcW w:w="1795" w:type="dxa"/>
          </w:tcPr>
          <w:p w14:paraId="1921BDF3" w14:textId="77777777" w:rsidR="00F11550" w:rsidRPr="00F11550" w:rsidRDefault="00F11550" w:rsidP="00930ED1">
            <w:pPr>
              <w:rPr>
                <w:sz w:val="24"/>
              </w:rPr>
            </w:pPr>
            <w:r w:rsidRPr="00F11550">
              <w:rPr>
                <w:sz w:val="24"/>
              </w:rPr>
              <w:t xml:space="preserve">Project Type </w:t>
            </w:r>
            <w:r w:rsidRPr="00F11550">
              <w:rPr>
                <w:i/>
                <w:sz w:val="24"/>
              </w:rPr>
              <w:t>(Choose either 1, 2 or 3)</w:t>
            </w:r>
            <w:r w:rsidRPr="00F11550">
              <w:rPr>
                <w:sz w:val="24"/>
              </w:rPr>
              <w:t xml:space="preserve"> </w:t>
            </w:r>
          </w:p>
          <w:p w14:paraId="3E80D703" w14:textId="77777777" w:rsidR="00F11550" w:rsidRPr="00F11550" w:rsidRDefault="00F11550" w:rsidP="00930ED1">
            <w:pPr>
              <w:rPr>
                <w:sz w:val="24"/>
              </w:rPr>
            </w:pPr>
          </w:p>
        </w:tc>
        <w:tc>
          <w:tcPr>
            <w:tcW w:w="6300" w:type="dxa"/>
          </w:tcPr>
          <w:p w14:paraId="6FC56FB8" w14:textId="77777777" w:rsidR="00F11550" w:rsidRPr="00F11550" w:rsidRDefault="00F11550" w:rsidP="00930ED1">
            <w:pPr>
              <w:rPr>
                <w:sz w:val="24"/>
              </w:rPr>
            </w:pPr>
            <w:r w:rsidRPr="00F11550">
              <w:rPr>
                <w:sz w:val="24"/>
              </w:rPr>
              <w:t>Practical implementation of a system or technology</w:t>
            </w:r>
          </w:p>
          <w:p w14:paraId="045BD9B0" w14:textId="77777777" w:rsidR="00F11550" w:rsidRPr="00F11550" w:rsidRDefault="00F11550" w:rsidP="00930ED1">
            <w:pPr>
              <w:rPr>
                <w:sz w:val="24"/>
              </w:rPr>
            </w:pPr>
          </w:p>
        </w:tc>
      </w:tr>
    </w:tbl>
    <w:p w14:paraId="666A8813" w14:textId="77777777" w:rsidR="00F11550" w:rsidRPr="00F11550" w:rsidRDefault="00F11550" w:rsidP="00F11550">
      <w:pPr>
        <w:rPr>
          <w:b/>
          <w:sz w:val="24"/>
        </w:rPr>
      </w:pPr>
    </w:p>
    <w:p w14:paraId="1FF33C29" w14:textId="77777777" w:rsidR="00F11550" w:rsidRPr="00F11550" w:rsidRDefault="00F11550" w:rsidP="00F11550">
      <w:pPr>
        <w:rPr>
          <w:sz w:val="24"/>
        </w:rPr>
      </w:pPr>
    </w:p>
    <w:p w14:paraId="5157C304" w14:textId="77777777" w:rsidR="00F11550" w:rsidRPr="00F11550" w:rsidRDefault="00F11550" w:rsidP="00F11550">
      <w:pPr>
        <w:rPr>
          <w:sz w:val="24"/>
        </w:rPr>
      </w:pPr>
      <w:r w:rsidRPr="00F11550">
        <w:rPr>
          <w:sz w:val="24"/>
        </w:rPr>
        <w:t>Note: There are two questions A and B that you need to answer. Please save this file using the following naming standard. {your name} {course name} {assignment number}, for e.g. John_Project_Foundation_Assignment_2</w:t>
      </w:r>
    </w:p>
    <w:p w14:paraId="2EE14D4A" w14:textId="77777777" w:rsidR="00F11550" w:rsidRPr="00F11550" w:rsidRDefault="00F11550" w:rsidP="00F11550">
      <w:pPr>
        <w:rPr>
          <w:sz w:val="24"/>
        </w:rPr>
      </w:pPr>
    </w:p>
    <w:p w14:paraId="145EEBBF" w14:textId="77777777" w:rsidR="00F11550" w:rsidRPr="00F11550" w:rsidRDefault="00F11550" w:rsidP="00F11550">
      <w:pPr>
        <w:rPr>
          <w:sz w:val="24"/>
        </w:rPr>
      </w:pPr>
    </w:p>
    <w:p w14:paraId="1886CC64" w14:textId="77777777" w:rsidR="00F11550" w:rsidRPr="00F11550" w:rsidRDefault="00F11550" w:rsidP="00F11550">
      <w:pPr>
        <w:rPr>
          <w:sz w:val="24"/>
        </w:rPr>
      </w:pPr>
      <w:r w:rsidRPr="00F11550">
        <w:rPr>
          <w:sz w:val="24"/>
        </w:rPr>
        <w:t xml:space="preserve">Full Marks: 10 </w:t>
      </w:r>
    </w:p>
    <w:p w14:paraId="065BCF2E" w14:textId="77777777" w:rsidR="00F11550" w:rsidRPr="00F11550" w:rsidRDefault="00F11550" w:rsidP="00F11550">
      <w:pPr>
        <w:rPr>
          <w:b/>
          <w:sz w:val="24"/>
        </w:rPr>
      </w:pPr>
    </w:p>
    <w:p w14:paraId="0B27C9B1" w14:textId="77777777" w:rsidR="00F11550" w:rsidRPr="00F11550" w:rsidRDefault="00F11550" w:rsidP="00F11550">
      <w:pPr>
        <w:rPr>
          <w:sz w:val="24"/>
        </w:rPr>
      </w:pPr>
      <w:r w:rsidRPr="00F11550">
        <w:rPr>
          <w:sz w:val="24"/>
        </w:rPr>
        <w:t xml:space="preserve">A. Students are required to refer to three (3) scholarly publications related to their proposal topic and summarize each paper as described in the table. This means you need to make three tables describing all the details of the paper related to your proposal topic.  </w:t>
      </w:r>
    </w:p>
    <w:p w14:paraId="107144B3" w14:textId="77777777" w:rsidR="00F11550" w:rsidRPr="00F11550" w:rsidRDefault="00F11550" w:rsidP="00F11550">
      <w:pPr>
        <w:rPr>
          <w:sz w:val="24"/>
        </w:rPr>
      </w:pPr>
    </w:p>
    <w:p w14:paraId="64653FBF" w14:textId="77777777" w:rsidR="00F11550" w:rsidRPr="00F11550" w:rsidRDefault="00F11550" w:rsidP="00F11550">
      <w:pPr>
        <w:rPr>
          <w:sz w:val="24"/>
        </w:rPr>
      </w:pPr>
    </w:p>
    <w:tbl>
      <w:tblPr>
        <w:tblStyle w:val="TableGrid"/>
        <w:tblW w:w="0" w:type="auto"/>
        <w:tblInd w:w="-5" w:type="dxa"/>
        <w:tblLayout w:type="fixed"/>
        <w:tblLook w:val="04A0" w:firstRow="1" w:lastRow="0" w:firstColumn="1" w:lastColumn="0" w:noHBand="0" w:noVBand="1"/>
      </w:tblPr>
      <w:tblGrid>
        <w:gridCol w:w="1440"/>
        <w:gridCol w:w="7059"/>
      </w:tblGrid>
      <w:tr w:rsidR="00F11550" w:rsidRPr="00F11550" w14:paraId="129CFB2E" w14:textId="77777777" w:rsidTr="00930ED1">
        <w:trPr>
          <w:trHeight w:val="1317"/>
        </w:trPr>
        <w:tc>
          <w:tcPr>
            <w:tcW w:w="1440" w:type="dxa"/>
          </w:tcPr>
          <w:p w14:paraId="1B4B6F7C" w14:textId="77777777" w:rsidR="00F11550" w:rsidRPr="00F11550" w:rsidRDefault="00F11550" w:rsidP="00930ED1">
            <w:pPr>
              <w:rPr>
                <w:b/>
                <w:sz w:val="24"/>
              </w:rPr>
            </w:pPr>
            <w:r w:rsidRPr="00F11550">
              <w:rPr>
                <w:b/>
                <w:sz w:val="24"/>
              </w:rPr>
              <w:t>Title  (1)</w:t>
            </w:r>
          </w:p>
          <w:p w14:paraId="3800AD82" w14:textId="77777777" w:rsidR="00F11550" w:rsidRPr="00F11550" w:rsidRDefault="00F11550" w:rsidP="00930ED1">
            <w:pPr>
              <w:rPr>
                <w:sz w:val="24"/>
              </w:rPr>
            </w:pPr>
          </w:p>
          <w:p w14:paraId="0D0D1651" w14:textId="77777777" w:rsidR="00F11550" w:rsidRPr="00F11550" w:rsidRDefault="00F11550" w:rsidP="00930ED1">
            <w:pPr>
              <w:rPr>
                <w:b/>
                <w:sz w:val="24"/>
              </w:rPr>
            </w:pPr>
          </w:p>
          <w:p w14:paraId="4A1DDCD8" w14:textId="77777777" w:rsidR="00F11550" w:rsidRPr="00F11550" w:rsidRDefault="00F11550" w:rsidP="00930ED1">
            <w:pPr>
              <w:jc w:val="center"/>
              <w:rPr>
                <w:sz w:val="24"/>
              </w:rPr>
            </w:pPr>
          </w:p>
        </w:tc>
        <w:tc>
          <w:tcPr>
            <w:tcW w:w="7059" w:type="dxa"/>
          </w:tcPr>
          <w:p w14:paraId="372CA0DE" w14:textId="57219D1A" w:rsidR="004846B8" w:rsidRPr="00F11550" w:rsidRDefault="00F11550" w:rsidP="00930ED1">
            <w:pPr>
              <w:rPr>
                <w:b/>
                <w:bCs/>
                <w:sz w:val="24"/>
              </w:rPr>
            </w:pPr>
            <w:r w:rsidRPr="00F11550">
              <w:rPr>
                <w:b/>
                <w:bCs/>
                <w:sz w:val="24"/>
              </w:rPr>
              <w:t xml:space="preserve">What is the title of the paper? </w:t>
            </w:r>
          </w:p>
          <w:p w14:paraId="1A541D46" w14:textId="46243592" w:rsidR="00F11550" w:rsidRDefault="00F11550" w:rsidP="004846B8">
            <w:pPr>
              <w:rPr>
                <w:sz w:val="24"/>
              </w:rPr>
            </w:pPr>
            <w:r w:rsidRPr="004846B8">
              <w:rPr>
                <w:sz w:val="24"/>
              </w:rPr>
              <w:t>Practical Implementation of Diabetes Technology:</w:t>
            </w:r>
            <w:r w:rsidR="004846B8">
              <w:rPr>
                <w:sz w:val="24"/>
              </w:rPr>
              <w:t xml:space="preserve"> </w:t>
            </w:r>
            <w:r w:rsidRPr="00F11550">
              <w:rPr>
                <w:sz w:val="24"/>
              </w:rPr>
              <w:t>Real-World Use</w:t>
            </w:r>
          </w:p>
          <w:p w14:paraId="76280278" w14:textId="77777777" w:rsidR="004846B8" w:rsidRPr="00F11550" w:rsidRDefault="004846B8" w:rsidP="004846B8">
            <w:pPr>
              <w:rPr>
                <w:sz w:val="24"/>
              </w:rPr>
            </w:pPr>
          </w:p>
          <w:p w14:paraId="40431447" w14:textId="353897BA" w:rsidR="004846B8" w:rsidRPr="00F11550" w:rsidRDefault="00F11550" w:rsidP="00930ED1">
            <w:pPr>
              <w:rPr>
                <w:b/>
                <w:bCs/>
                <w:sz w:val="24"/>
              </w:rPr>
            </w:pPr>
            <w:r w:rsidRPr="00F11550">
              <w:rPr>
                <w:b/>
                <w:bCs/>
                <w:sz w:val="24"/>
              </w:rPr>
              <w:t xml:space="preserve">Does it have the keywords that you are searching for?  </w:t>
            </w:r>
          </w:p>
          <w:p w14:paraId="4F9F6361" w14:textId="77777777" w:rsidR="00F11550" w:rsidRPr="004846B8" w:rsidRDefault="00F11550" w:rsidP="004846B8">
            <w:pPr>
              <w:rPr>
                <w:sz w:val="24"/>
              </w:rPr>
            </w:pPr>
            <w:r w:rsidRPr="004846B8">
              <w:rPr>
                <w:sz w:val="24"/>
              </w:rPr>
              <w:t>Yes, it has the keyword that I was searching for the paper.</w:t>
            </w:r>
          </w:p>
          <w:p w14:paraId="30B45E93" w14:textId="77777777" w:rsidR="00F11550" w:rsidRPr="00F11550" w:rsidRDefault="00F11550" w:rsidP="00930ED1">
            <w:pPr>
              <w:rPr>
                <w:sz w:val="24"/>
              </w:rPr>
            </w:pPr>
          </w:p>
        </w:tc>
      </w:tr>
      <w:tr w:rsidR="00F11550" w:rsidRPr="00F11550" w14:paraId="57ACA99B" w14:textId="77777777" w:rsidTr="00930ED1">
        <w:trPr>
          <w:trHeight w:val="921"/>
        </w:trPr>
        <w:tc>
          <w:tcPr>
            <w:tcW w:w="1440" w:type="dxa"/>
          </w:tcPr>
          <w:p w14:paraId="2B5CDC05" w14:textId="77777777" w:rsidR="00F11550" w:rsidRPr="00F11550" w:rsidRDefault="00F11550" w:rsidP="00930ED1">
            <w:pPr>
              <w:rPr>
                <w:b/>
                <w:sz w:val="24"/>
              </w:rPr>
            </w:pPr>
            <w:r w:rsidRPr="00F11550">
              <w:rPr>
                <w:b/>
                <w:sz w:val="24"/>
              </w:rPr>
              <w:t>Author</w:t>
            </w:r>
          </w:p>
        </w:tc>
        <w:tc>
          <w:tcPr>
            <w:tcW w:w="7059" w:type="dxa"/>
          </w:tcPr>
          <w:p w14:paraId="2E025F2B" w14:textId="34297349" w:rsidR="00F11550" w:rsidRPr="00F11550" w:rsidRDefault="00F11550" w:rsidP="00930ED1">
            <w:pPr>
              <w:rPr>
                <w:sz w:val="24"/>
              </w:rPr>
            </w:pPr>
            <w:r w:rsidRPr="00F11550">
              <w:rPr>
                <w:b/>
                <w:bCs/>
                <w:sz w:val="24"/>
              </w:rPr>
              <w:t>Who is the lead author and co-author</w:t>
            </w:r>
            <w:r w:rsidRPr="00F11550">
              <w:rPr>
                <w:sz w:val="24"/>
              </w:rPr>
              <w:t xml:space="preserve">? </w:t>
            </w:r>
          </w:p>
          <w:p w14:paraId="2C09B7E9" w14:textId="55025B0C" w:rsidR="00F11550" w:rsidRPr="004846B8" w:rsidRDefault="00F11550" w:rsidP="004846B8">
            <w:pPr>
              <w:rPr>
                <w:sz w:val="24"/>
              </w:rPr>
            </w:pPr>
            <w:r w:rsidRPr="004846B8">
              <w:rPr>
                <w:sz w:val="24"/>
              </w:rPr>
              <w:t xml:space="preserve">Laurel H. Messer </w:t>
            </w:r>
            <w:r w:rsidR="00F12CAF" w:rsidRPr="004846B8">
              <w:rPr>
                <w:sz w:val="24"/>
              </w:rPr>
              <w:t xml:space="preserve">and </w:t>
            </w:r>
            <w:r w:rsidRPr="004846B8">
              <w:rPr>
                <w:sz w:val="24"/>
              </w:rPr>
              <w:t>Stuart A. Weinzimer.</w:t>
            </w:r>
          </w:p>
          <w:p w14:paraId="5634446E" w14:textId="77777777" w:rsidR="00F11550" w:rsidRPr="00F11550" w:rsidRDefault="00F11550" w:rsidP="00930ED1">
            <w:pPr>
              <w:rPr>
                <w:sz w:val="24"/>
              </w:rPr>
            </w:pPr>
          </w:p>
          <w:p w14:paraId="69C778C0" w14:textId="31D0D934" w:rsidR="004846B8" w:rsidRPr="00F11550" w:rsidRDefault="00F11550" w:rsidP="00930ED1">
            <w:pPr>
              <w:rPr>
                <w:b/>
                <w:bCs/>
                <w:sz w:val="24"/>
              </w:rPr>
            </w:pPr>
            <w:r w:rsidRPr="00F11550">
              <w:rPr>
                <w:b/>
                <w:bCs/>
                <w:sz w:val="24"/>
              </w:rPr>
              <w:t xml:space="preserve">Which organizations or institutions they belong to? </w:t>
            </w:r>
          </w:p>
          <w:p w14:paraId="550A1CF7" w14:textId="2D5462EE" w:rsidR="00F11550" w:rsidRPr="004846B8" w:rsidRDefault="00F11550" w:rsidP="004846B8">
            <w:pPr>
              <w:rPr>
                <w:color w:val="333333"/>
                <w:sz w:val="24"/>
                <w:shd w:val="clear" w:color="auto" w:fill="FFFFFF"/>
              </w:rPr>
            </w:pPr>
            <w:r w:rsidRPr="004846B8">
              <w:rPr>
                <w:color w:val="333333"/>
                <w:sz w:val="24"/>
                <w:shd w:val="clear" w:color="auto" w:fill="FFFFFF"/>
              </w:rPr>
              <w:t>Tandem Diabetes, Insulet Corporation, Eli Lilly and Company, Sanofi, and Zealand Pharma, Medtronic Minimed, DexCom Inc., Clinical Sensors and Capillary Biomedical.</w:t>
            </w:r>
          </w:p>
          <w:p w14:paraId="0006156A" w14:textId="77777777" w:rsidR="00F11550" w:rsidRPr="00F11550" w:rsidRDefault="00F11550" w:rsidP="00930ED1">
            <w:pPr>
              <w:rPr>
                <w:b/>
                <w:bCs/>
                <w:sz w:val="24"/>
              </w:rPr>
            </w:pPr>
          </w:p>
          <w:p w14:paraId="04702348" w14:textId="77777777" w:rsidR="00F11550" w:rsidRPr="00F11550" w:rsidRDefault="00F11550" w:rsidP="00930ED1">
            <w:pPr>
              <w:rPr>
                <w:b/>
                <w:bCs/>
                <w:sz w:val="24"/>
              </w:rPr>
            </w:pPr>
            <w:r w:rsidRPr="00F11550">
              <w:rPr>
                <w:b/>
                <w:bCs/>
                <w:sz w:val="24"/>
              </w:rPr>
              <w:t xml:space="preserve">Are these organization or institutions reputable? Search for it in their websites. </w:t>
            </w:r>
          </w:p>
          <w:p w14:paraId="5D06353B" w14:textId="77777777" w:rsidR="00F11550" w:rsidRPr="004846B8" w:rsidRDefault="00F11550" w:rsidP="004846B8">
            <w:pPr>
              <w:rPr>
                <w:sz w:val="24"/>
              </w:rPr>
            </w:pPr>
            <w:r w:rsidRPr="004846B8">
              <w:rPr>
                <w:sz w:val="24"/>
              </w:rPr>
              <w:t>Yes.</w:t>
            </w:r>
          </w:p>
          <w:p w14:paraId="52350925" w14:textId="77777777" w:rsidR="00F11550" w:rsidRPr="00F11550" w:rsidRDefault="00F11550" w:rsidP="00930ED1">
            <w:pPr>
              <w:pStyle w:val="ListParagraph"/>
              <w:rPr>
                <w:sz w:val="24"/>
              </w:rPr>
            </w:pPr>
          </w:p>
        </w:tc>
      </w:tr>
      <w:tr w:rsidR="00F11550" w:rsidRPr="00F11550" w14:paraId="51128786" w14:textId="77777777" w:rsidTr="00930ED1">
        <w:trPr>
          <w:trHeight w:val="651"/>
        </w:trPr>
        <w:tc>
          <w:tcPr>
            <w:tcW w:w="1440" w:type="dxa"/>
          </w:tcPr>
          <w:p w14:paraId="15F37EFF" w14:textId="77777777" w:rsidR="00F11550" w:rsidRPr="00F11550" w:rsidRDefault="00F11550" w:rsidP="00930ED1">
            <w:pPr>
              <w:rPr>
                <w:b/>
                <w:sz w:val="24"/>
              </w:rPr>
            </w:pPr>
            <w:r w:rsidRPr="00F11550">
              <w:rPr>
                <w:b/>
                <w:sz w:val="24"/>
              </w:rPr>
              <w:lastRenderedPageBreak/>
              <w:t xml:space="preserve">Publication Type </w:t>
            </w:r>
          </w:p>
        </w:tc>
        <w:tc>
          <w:tcPr>
            <w:tcW w:w="7059" w:type="dxa"/>
          </w:tcPr>
          <w:p w14:paraId="395BAE64" w14:textId="56F67BCA" w:rsidR="00F11550" w:rsidRDefault="00F11550" w:rsidP="00930ED1">
            <w:pPr>
              <w:rPr>
                <w:b/>
                <w:bCs/>
                <w:sz w:val="24"/>
              </w:rPr>
            </w:pPr>
            <w:r w:rsidRPr="00F11550">
              <w:rPr>
                <w:b/>
                <w:bCs/>
                <w:sz w:val="24"/>
              </w:rPr>
              <w:t xml:space="preserve">Is this paper published in a journal or a conference proceeding, magazine etc.? </w:t>
            </w:r>
          </w:p>
          <w:p w14:paraId="48F7EA78" w14:textId="77777777" w:rsidR="004846B8" w:rsidRPr="00F11550" w:rsidRDefault="004846B8" w:rsidP="00930ED1">
            <w:pPr>
              <w:rPr>
                <w:b/>
                <w:bCs/>
                <w:sz w:val="24"/>
              </w:rPr>
            </w:pPr>
          </w:p>
          <w:p w14:paraId="1E26B929" w14:textId="69EAE19F" w:rsidR="00F11550" w:rsidRDefault="00822643" w:rsidP="004846B8">
            <w:pPr>
              <w:rPr>
                <w:sz w:val="24"/>
              </w:rPr>
            </w:pPr>
            <w:r w:rsidRPr="004846B8">
              <w:rPr>
                <w:sz w:val="24"/>
              </w:rPr>
              <w:t>DIABETES TECHNOLOGY &amp; THERAPEUTICS</w:t>
            </w:r>
          </w:p>
          <w:p w14:paraId="72DE7D68" w14:textId="77777777" w:rsidR="004846B8" w:rsidRPr="004846B8" w:rsidRDefault="004846B8" w:rsidP="004846B8">
            <w:pPr>
              <w:rPr>
                <w:sz w:val="24"/>
              </w:rPr>
            </w:pPr>
          </w:p>
          <w:p w14:paraId="4E9A1F81" w14:textId="77777777" w:rsidR="00F11550" w:rsidRPr="00F11550" w:rsidRDefault="00F11550" w:rsidP="00930ED1">
            <w:pPr>
              <w:rPr>
                <w:b/>
                <w:bCs/>
                <w:sz w:val="24"/>
              </w:rPr>
            </w:pPr>
            <w:r w:rsidRPr="00F11550">
              <w:rPr>
                <w:b/>
                <w:bCs/>
                <w:sz w:val="24"/>
              </w:rPr>
              <w:t xml:space="preserve">Does this look like an authentic source? </w:t>
            </w:r>
          </w:p>
          <w:p w14:paraId="09B767E4" w14:textId="77777777" w:rsidR="00F11550" w:rsidRPr="004846B8" w:rsidRDefault="00F11550" w:rsidP="004846B8">
            <w:pPr>
              <w:rPr>
                <w:sz w:val="24"/>
              </w:rPr>
            </w:pPr>
            <w:r w:rsidRPr="004846B8">
              <w:rPr>
                <w:sz w:val="24"/>
              </w:rPr>
              <w:t>Yes, it has authentic source.</w:t>
            </w:r>
          </w:p>
          <w:p w14:paraId="5C194901" w14:textId="77777777" w:rsidR="00F11550" w:rsidRPr="00F11550" w:rsidRDefault="00F11550" w:rsidP="00930ED1">
            <w:pPr>
              <w:rPr>
                <w:sz w:val="24"/>
              </w:rPr>
            </w:pPr>
          </w:p>
        </w:tc>
      </w:tr>
      <w:tr w:rsidR="00F11550" w:rsidRPr="00F11550" w14:paraId="19683DDD" w14:textId="77777777" w:rsidTr="00930ED1">
        <w:trPr>
          <w:trHeight w:val="624"/>
        </w:trPr>
        <w:tc>
          <w:tcPr>
            <w:tcW w:w="1440" w:type="dxa"/>
          </w:tcPr>
          <w:p w14:paraId="4EE6098E" w14:textId="77777777" w:rsidR="00F11550" w:rsidRPr="00F11550" w:rsidRDefault="00F11550" w:rsidP="00930ED1">
            <w:pPr>
              <w:rPr>
                <w:b/>
                <w:sz w:val="24"/>
              </w:rPr>
            </w:pPr>
            <w:r w:rsidRPr="00F11550">
              <w:rPr>
                <w:b/>
                <w:sz w:val="24"/>
              </w:rPr>
              <w:t xml:space="preserve">Date of Publication </w:t>
            </w:r>
          </w:p>
        </w:tc>
        <w:tc>
          <w:tcPr>
            <w:tcW w:w="7059" w:type="dxa"/>
          </w:tcPr>
          <w:p w14:paraId="6A09594F" w14:textId="77777777" w:rsidR="00F11550" w:rsidRPr="00F11550" w:rsidRDefault="00F11550" w:rsidP="00930ED1">
            <w:pPr>
              <w:rPr>
                <w:b/>
                <w:bCs/>
                <w:sz w:val="24"/>
              </w:rPr>
            </w:pPr>
            <w:r w:rsidRPr="00F11550">
              <w:rPr>
                <w:b/>
                <w:bCs/>
                <w:sz w:val="24"/>
              </w:rPr>
              <w:t xml:space="preserve">When was it published? </w:t>
            </w:r>
          </w:p>
          <w:p w14:paraId="03B42BE8" w14:textId="15F28F12" w:rsidR="00F11550" w:rsidRPr="004846B8" w:rsidRDefault="00822643" w:rsidP="004846B8">
            <w:pPr>
              <w:rPr>
                <w:sz w:val="24"/>
              </w:rPr>
            </w:pPr>
            <w:r w:rsidRPr="004846B8">
              <w:rPr>
                <w:sz w:val="24"/>
              </w:rPr>
              <w:t xml:space="preserve">It was published in </w:t>
            </w:r>
            <w:r w:rsidR="000D7ABF" w:rsidRPr="004846B8">
              <w:rPr>
                <w:sz w:val="24"/>
              </w:rPr>
              <w:t>2020</w:t>
            </w:r>
            <w:r w:rsidRPr="004846B8">
              <w:rPr>
                <w:sz w:val="24"/>
              </w:rPr>
              <w:t>.</w:t>
            </w:r>
          </w:p>
          <w:p w14:paraId="32050E97" w14:textId="77777777" w:rsidR="00F11550" w:rsidRPr="00F11550" w:rsidRDefault="00F11550" w:rsidP="00930ED1">
            <w:pPr>
              <w:rPr>
                <w:sz w:val="24"/>
              </w:rPr>
            </w:pPr>
          </w:p>
          <w:p w14:paraId="070D9040" w14:textId="77777777" w:rsidR="00F11550" w:rsidRPr="00F11550" w:rsidRDefault="00F11550" w:rsidP="00930ED1">
            <w:pPr>
              <w:rPr>
                <w:b/>
                <w:bCs/>
                <w:sz w:val="24"/>
              </w:rPr>
            </w:pPr>
            <w:r w:rsidRPr="00F11550">
              <w:rPr>
                <w:b/>
                <w:bCs/>
                <w:sz w:val="24"/>
              </w:rPr>
              <w:t xml:space="preserve">Does the paper focus on current issues? </w:t>
            </w:r>
          </w:p>
          <w:p w14:paraId="2E638F1D" w14:textId="77777777" w:rsidR="00F11550" w:rsidRPr="004846B8" w:rsidRDefault="00F11550" w:rsidP="004846B8">
            <w:pPr>
              <w:rPr>
                <w:sz w:val="24"/>
              </w:rPr>
            </w:pPr>
            <w:r w:rsidRPr="004846B8">
              <w:rPr>
                <w:sz w:val="24"/>
              </w:rPr>
              <w:t>Yes, it is focus on the current issues.</w:t>
            </w:r>
          </w:p>
          <w:p w14:paraId="3C76174A" w14:textId="77777777" w:rsidR="00F11550" w:rsidRPr="00F11550" w:rsidRDefault="00F11550" w:rsidP="00930ED1">
            <w:pPr>
              <w:pStyle w:val="ListParagraph"/>
              <w:rPr>
                <w:sz w:val="24"/>
              </w:rPr>
            </w:pPr>
          </w:p>
        </w:tc>
      </w:tr>
      <w:tr w:rsidR="00F11550" w:rsidRPr="00F11550" w14:paraId="07B56B2D" w14:textId="77777777" w:rsidTr="00930ED1">
        <w:trPr>
          <w:trHeight w:val="651"/>
        </w:trPr>
        <w:tc>
          <w:tcPr>
            <w:tcW w:w="1440" w:type="dxa"/>
          </w:tcPr>
          <w:p w14:paraId="4F1A01CE" w14:textId="77777777" w:rsidR="00F11550" w:rsidRPr="00F11550" w:rsidRDefault="00F11550" w:rsidP="00930ED1">
            <w:pPr>
              <w:rPr>
                <w:b/>
                <w:sz w:val="24"/>
              </w:rPr>
            </w:pPr>
            <w:r w:rsidRPr="00F11550">
              <w:rPr>
                <w:b/>
                <w:sz w:val="24"/>
              </w:rPr>
              <w:t>Purpose of the study</w:t>
            </w:r>
          </w:p>
        </w:tc>
        <w:tc>
          <w:tcPr>
            <w:tcW w:w="7059" w:type="dxa"/>
          </w:tcPr>
          <w:p w14:paraId="33C4105B" w14:textId="77777777" w:rsidR="00F11550" w:rsidRPr="00F11550" w:rsidRDefault="00F11550" w:rsidP="00930ED1">
            <w:pPr>
              <w:rPr>
                <w:b/>
                <w:bCs/>
                <w:sz w:val="24"/>
              </w:rPr>
            </w:pPr>
            <w:r w:rsidRPr="00F11550">
              <w:rPr>
                <w:b/>
                <w:bCs/>
                <w:sz w:val="24"/>
              </w:rPr>
              <w:t xml:space="preserve">Why was this study carried out? </w:t>
            </w:r>
          </w:p>
          <w:p w14:paraId="03B448B5" w14:textId="67A42E3A" w:rsidR="00F11550" w:rsidRPr="00F11550" w:rsidRDefault="00F11550" w:rsidP="00930ED1">
            <w:pPr>
              <w:rPr>
                <w:sz w:val="24"/>
              </w:rPr>
            </w:pPr>
            <w:r w:rsidRPr="00F11550">
              <w:rPr>
                <w:sz w:val="24"/>
              </w:rPr>
              <w:t xml:space="preserve">This study is carried out to </w:t>
            </w:r>
            <w:r w:rsidR="00822643" w:rsidRPr="00822643">
              <w:rPr>
                <w:sz w:val="24"/>
              </w:rPr>
              <w:t>characterize the global diabetes technology landscape, focusing on emerging trends in device uptake, clinical utility and guidance, device access, educational strategies, and perceived benefit and burden of device use</w:t>
            </w:r>
            <w:r w:rsidR="00822643">
              <w:rPr>
                <w:sz w:val="24"/>
              </w:rPr>
              <w:t>.</w:t>
            </w:r>
          </w:p>
          <w:p w14:paraId="195D9196" w14:textId="77777777" w:rsidR="00F11550" w:rsidRPr="00F11550" w:rsidRDefault="00F11550" w:rsidP="00930ED1">
            <w:pPr>
              <w:rPr>
                <w:b/>
                <w:bCs/>
                <w:sz w:val="24"/>
              </w:rPr>
            </w:pPr>
            <w:r w:rsidRPr="00F11550">
              <w:rPr>
                <w:b/>
                <w:bCs/>
                <w:sz w:val="24"/>
              </w:rPr>
              <w:t xml:space="preserve">What is the knowledge gap this paper is trying to fill? </w:t>
            </w:r>
          </w:p>
          <w:p w14:paraId="1A9B1891" w14:textId="77777777" w:rsidR="00F11550" w:rsidRDefault="00822643" w:rsidP="00930ED1">
            <w:pPr>
              <w:rPr>
                <w:sz w:val="24"/>
              </w:rPr>
            </w:pPr>
            <w:r w:rsidRPr="00822643">
              <w:rPr>
                <w:sz w:val="24"/>
              </w:rPr>
              <w:t>This article begins by highlighting new data from the Type 1 Diabetes (T1D) Exchange Registry, which provides relevant insight into diabetes technology trends in the United States from 2016 to 2018.</w:t>
            </w:r>
          </w:p>
          <w:p w14:paraId="5E0883CE" w14:textId="5764E73B" w:rsidR="00822643" w:rsidRPr="00F11550" w:rsidRDefault="00822643" w:rsidP="00930ED1">
            <w:pPr>
              <w:rPr>
                <w:sz w:val="24"/>
              </w:rPr>
            </w:pPr>
            <w:r w:rsidRPr="00822643">
              <w:rPr>
                <w:sz w:val="24"/>
              </w:rPr>
              <w:t>Extra-technological factors that help or hinder individuals who use diabetes technology to manage their diabetes.</w:t>
            </w:r>
          </w:p>
        </w:tc>
      </w:tr>
      <w:tr w:rsidR="00F11550" w:rsidRPr="00F11550" w14:paraId="35D801FF" w14:textId="77777777" w:rsidTr="00930ED1">
        <w:trPr>
          <w:trHeight w:val="624"/>
        </w:trPr>
        <w:tc>
          <w:tcPr>
            <w:tcW w:w="1440" w:type="dxa"/>
          </w:tcPr>
          <w:p w14:paraId="55DD620E" w14:textId="77777777" w:rsidR="00F11550" w:rsidRPr="00F11550" w:rsidRDefault="00F11550" w:rsidP="00930ED1">
            <w:pPr>
              <w:rPr>
                <w:b/>
                <w:sz w:val="24"/>
              </w:rPr>
            </w:pPr>
            <w:r w:rsidRPr="00F11550">
              <w:rPr>
                <w:b/>
                <w:sz w:val="24"/>
              </w:rPr>
              <w:t xml:space="preserve">Methods </w:t>
            </w:r>
          </w:p>
        </w:tc>
        <w:tc>
          <w:tcPr>
            <w:tcW w:w="7059" w:type="dxa"/>
          </w:tcPr>
          <w:p w14:paraId="2907A295" w14:textId="77777777" w:rsidR="00F11550" w:rsidRPr="00F11550" w:rsidRDefault="00F11550" w:rsidP="00930ED1">
            <w:pPr>
              <w:rPr>
                <w:b/>
                <w:bCs/>
                <w:sz w:val="24"/>
              </w:rPr>
            </w:pPr>
            <w:r w:rsidRPr="00F11550">
              <w:rPr>
                <w:b/>
                <w:bCs/>
                <w:sz w:val="24"/>
              </w:rPr>
              <w:t xml:space="preserve">How was this study carried out? </w:t>
            </w:r>
          </w:p>
          <w:p w14:paraId="631DB65B" w14:textId="1ED2D759" w:rsidR="00F11550" w:rsidRPr="00F11550" w:rsidRDefault="00822643" w:rsidP="00930ED1">
            <w:pPr>
              <w:rPr>
                <w:sz w:val="24"/>
              </w:rPr>
            </w:pPr>
            <w:r w:rsidRPr="00822643">
              <w:rPr>
                <w:sz w:val="24"/>
              </w:rPr>
              <w:t>Data on sensor augmented pumps (SAP) and hybrid closed loops (HCL) insurance coverage and cost-effectiveness are reviewed. New data from educational randomized control trials (RCT) are presented to highlight the importance of education in all aspects of diabetes self-management</w:t>
            </w:r>
            <w:r>
              <w:rPr>
                <w:sz w:val="24"/>
              </w:rPr>
              <w:t>.</w:t>
            </w:r>
          </w:p>
          <w:p w14:paraId="05E9AED5" w14:textId="77777777" w:rsidR="00F11550" w:rsidRPr="00F11550" w:rsidRDefault="00F11550" w:rsidP="00930ED1">
            <w:pPr>
              <w:rPr>
                <w:b/>
                <w:bCs/>
                <w:sz w:val="24"/>
              </w:rPr>
            </w:pPr>
            <w:r w:rsidRPr="00F11550">
              <w:rPr>
                <w:b/>
                <w:bCs/>
                <w:sz w:val="24"/>
              </w:rPr>
              <w:t xml:space="preserve">Were there any specific procedures? </w:t>
            </w:r>
          </w:p>
          <w:p w14:paraId="165F0061" w14:textId="5B8B8037" w:rsidR="00F11550" w:rsidRPr="00F11550" w:rsidRDefault="00290B4A" w:rsidP="00930ED1">
            <w:pPr>
              <w:rPr>
                <w:sz w:val="24"/>
              </w:rPr>
            </w:pPr>
            <w:r>
              <w:rPr>
                <w:sz w:val="24"/>
              </w:rPr>
              <w:t>Out of</w:t>
            </w:r>
            <w:r w:rsidRPr="00290B4A">
              <w:rPr>
                <w:sz w:val="24"/>
              </w:rPr>
              <w:t xml:space="preserve"> 42 articles</w:t>
            </w:r>
            <w:r>
              <w:rPr>
                <w:sz w:val="24"/>
              </w:rPr>
              <w:t xml:space="preserve"> which</w:t>
            </w:r>
            <w:r w:rsidRPr="00290B4A">
              <w:rPr>
                <w:sz w:val="24"/>
              </w:rPr>
              <w:t xml:space="preserve"> were found, 10 were review</w:t>
            </w:r>
            <w:r>
              <w:rPr>
                <w:sz w:val="24"/>
              </w:rPr>
              <w:t>ed</w:t>
            </w:r>
            <w:r w:rsidRPr="00290B4A">
              <w:rPr>
                <w:sz w:val="24"/>
              </w:rPr>
              <w:t>.</w:t>
            </w:r>
          </w:p>
          <w:p w14:paraId="559E481A" w14:textId="77777777" w:rsidR="00F11550" w:rsidRPr="00F11550" w:rsidRDefault="00F11550" w:rsidP="00930ED1">
            <w:pPr>
              <w:rPr>
                <w:b/>
                <w:bCs/>
                <w:sz w:val="24"/>
              </w:rPr>
            </w:pPr>
            <w:r w:rsidRPr="00F11550">
              <w:rPr>
                <w:b/>
                <w:bCs/>
                <w:sz w:val="24"/>
              </w:rPr>
              <w:t xml:space="preserve">What data was used, who were the participants for the experiments, how was the analysis done etc.? </w:t>
            </w:r>
          </w:p>
          <w:p w14:paraId="3440F67F" w14:textId="2B4496CD" w:rsidR="00F11550" w:rsidRPr="00F11550" w:rsidRDefault="00F11550" w:rsidP="00930ED1">
            <w:pPr>
              <w:rPr>
                <w:sz w:val="24"/>
              </w:rPr>
            </w:pPr>
            <w:r w:rsidRPr="00F11550">
              <w:rPr>
                <w:sz w:val="24"/>
              </w:rPr>
              <w:t xml:space="preserve">There were </w:t>
            </w:r>
            <w:r w:rsidR="00290B4A">
              <w:rPr>
                <w:sz w:val="24"/>
              </w:rPr>
              <w:t xml:space="preserve">no direct </w:t>
            </w:r>
            <w:r w:rsidRPr="00F11550">
              <w:rPr>
                <w:sz w:val="24"/>
              </w:rPr>
              <w:t xml:space="preserve">participants </w:t>
            </w:r>
            <w:r w:rsidR="00290B4A">
              <w:rPr>
                <w:sz w:val="24"/>
              </w:rPr>
              <w:t>but the data from other article were reviewed in order to write this article.</w:t>
            </w:r>
          </w:p>
          <w:p w14:paraId="3B3D32F0" w14:textId="77777777" w:rsidR="00F11550" w:rsidRPr="00F11550" w:rsidRDefault="00F11550" w:rsidP="00930ED1">
            <w:pPr>
              <w:rPr>
                <w:sz w:val="24"/>
              </w:rPr>
            </w:pPr>
          </w:p>
        </w:tc>
      </w:tr>
      <w:tr w:rsidR="00F11550" w:rsidRPr="00F11550" w14:paraId="0590CCCA" w14:textId="77777777" w:rsidTr="00930ED1">
        <w:trPr>
          <w:trHeight w:val="615"/>
        </w:trPr>
        <w:tc>
          <w:tcPr>
            <w:tcW w:w="1440" w:type="dxa"/>
          </w:tcPr>
          <w:p w14:paraId="3AD16130" w14:textId="77777777" w:rsidR="00F11550" w:rsidRPr="00F11550" w:rsidRDefault="00F11550" w:rsidP="00930ED1">
            <w:pPr>
              <w:rPr>
                <w:b/>
                <w:sz w:val="24"/>
              </w:rPr>
            </w:pPr>
            <w:r w:rsidRPr="00F11550">
              <w:rPr>
                <w:b/>
                <w:sz w:val="24"/>
              </w:rPr>
              <w:t xml:space="preserve">Finding of the study </w:t>
            </w:r>
          </w:p>
        </w:tc>
        <w:tc>
          <w:tcPr>
            <w:tcW w:w="7059" w:type="dxa"/>
          </w:tcPr>
          <w:p w14:paraId="0D8A4834" w14:textId="77777777" w:rsidR="00F11550" w:rsidRPr="00F11550" w:rsidRDefault="00F11550" w:rsidP="00930ED1">
            <w:pPr>
              <w:rPr>
                <w:b/>
                <w:bCs/>
                <w:sz w:val="24"/>
              </w:rPr>
            </w:pPr>
            <w:r w:rsidRPr="00F11550">
              <w:rPr>
                <w:b/>
                <w:bCs/>
                <w:sz w:val="24"/>
              </w:rPr>
              <w:t xml:space="preserve">What was found in the study?  </w:t>
            </w:r>
          </w:p>
          <w:p w14:paraId="70764DBA" w14:textId="1428845F" w:rsidR="00F11550" w:rsidRPr="00F11550" w:rsidRDefault="00290B4A" w:rsidP="00930ED1">
            <w:pPr>
              <w:rPr>
                <w:sz w:val="24"/>
              </w:rPr>
            </w:pPr>
            <w:r w:rsidRPr="00290B4A">
              <w:rPr>
                <w:sz w:val="24"/>
              </w:rPr>
              <w:t>We are currently living in a diabetes technology "golden age": small, accurate, and simple-to-use CGMs may soon make blood glucose testing obsolete, while pumps are increasingly being integrated with sensors to automate insulin delivery for better glycemic results.</w:t>
            </w:r>
          </w:p>
        </w:tc>
      </w:tr>
      <w:tr w:rsidR="00F11550" w:rsidRPr="00F11550" w14:paraId="46F112A6" w14:textId="77777777" w:rsidTr="00930ED1">
        <w:trPr>
          <w:trHeight w:val="615"/>
        </w:trPr>
        <w:tc>
          <w:tcPr>
            <w:tcW w:w="1440" w:type="dxa"/>
          </w:tcPr>
          <w:p w14:paraId="1F0D0A5F" w14:textId="77777777" w:rsidR="00F11550" w:rsidRPr="00F11550" w:rsidRDefault="00F11550" w:rsidP="00930ED1">
            <w:pPr>
              <w:rPr>
                <w:b/>
                <w:sz w:val="24"/>
              </w:rPr>
            </w:pPr>
            <w:r w:rsidRPr="00F11550">
              <w:rPr>
                <w:b/>
                <w:sz w:val="24"/>
              </w:rPr>
              <w:t>Implications of Findings</w:t>
            </w:r>
          </w:p>
        </w:tc>
        <w:tc>
          <w:tcPr>
            <w:tcW w:w="7059" w:type="dxa"/>
          </w:tcPr>
          <w:p w14:paraId="52539FB3" w14:textId="77777777" w:rsidR="00F11550" w:rsidRPr="00F11550" w:rsidRDefault="00F11550" w:rsidP="00930ED1">
            <w:pPr>
              <w:rPr>
                <w:b/>
                <w:bCs/>
                <w:sz w:val="24"/>
              </w:rPr>
            </w:pPr>
            <w:r w:rsidRPr="00F11550">
              <w:rPr>
                <w:b/>
                <w:bCs/>
                <w:sz w:val="24"/>
              </w:rPr>
              <w:t xml:space="preserve">How will the findings benefit society or bridge the knowledge gap? </w:t>
            </w:r>
          </w:p>
          <w:p w14:paraId="5D52A782" w14:textId="7464BFCB" w:rsidR="00F11550" w:rsidRPr="00F11550" w:rsidRDefault="00290B4A" w:rsidP="00930ED1">
            <w:pPr>
              <w:rPr>
                <w:sz w:val="24"/>
              </w:rPr>
            </w:pPr>
            <w:r w:rsidRPr="00290B4A">
              <w:rPr>
                <w:sz w:val="24"/>
              </w:rPr>
              <w:t xml:space="preserve">As these technologies become more widely used in routine care for people with T1D and T2D, the widespread use of automated decision support has the potential to offset and reduce overall healthcare costs </w:t>
            </w:r>
            <w:r w:rsidRPr="00290B4A">
              <w:rPr>
                <w:sz w:val="24"/>
              </w:rPr>
              <w:lastRenderedPageBreak/>
              <w:t>by improving outcomes with more efficient clinical resource investment.</w:t>
            </w:r>
          </w:p>
        </w:tc>
      </w:tr>
      <w:tr w:rsidR="00F11550" w:rsidRPr="00F11550" w14:paraId="0624518B" w14:textId="77777777" w:rsidTr="00930ED1">
        <w:trPr>
          <w:trHeight w:val="615"/>
        </w:trPr>
        <w:tc>
          <w:tcPr>
            <w:tcW w:w="1440" w:type="dxa"/>
          </w:tcPr>
          <w:p w14:paraId="29653DC7" w14:textId="77777777" w:rsidR="00F11550" w:rsidRPr="00F11550" w:rsidRDefault="00F11550" w:rsidP="00930ED1">
            <w:pPr>
              <w:rPr>
                <w:b/>
                <w:sz w:val="24"/>
              </w:rPr>
            </w:pPr>
            <w:r w:rsidRPr="00F11550">
              <w:rPr>
                <w:b/>
                <w:sz w:val="24"/>
              </w:rPr>
              <w:lastRenderedPageBreak/>
              <w:t>URL Link</w:t>
            </w:r>
          </w:p>
        </w:tc>
        <w:tc>
          <w:tcPr>
            <w:tcW w:w="7059" w:type="dxa"/>
          </w:tcPr>
          <w:p w14:paraId="0CE03639" w14:textId="6504B607" w:rsidR="00F11550" w:rsidRPr="00290B4A" w:rsidRDefault="00000000" w:rsidP="00930ED1">
            <w:pPr>
              <w:rPr>
                <w:sz w:val="24"/>
              </w:rPr>
            </w:pPr>
            <w:hyperlink r:id="rId5" w:history="1">
              <w:r w:rsidR="00290B4A" w:rsidRPr="00290B4A">
                <w:rPr>
                  <w:rStyle w:val="Hyperlink"/>
                  <w:sz w:val="24"/>
                </w:rPr>
                <w:t>https://www.liebertpub.com/doi/epdf/10.1089/dia.2020.2509</w:t>
              </w:r>
            </w:hyperlink>
          </w:p>
          <w:p w14:paraId="108CD717" w14:textId="77777777" w:rsidR="00F11550" w:rsidRPr="00290B4A" w:rsidRDefault="00F11550" w:rsidP="00930ED1">
            <w:pPr>
              <w:rPr>
                <w:sz w:val="24"/>
              </w:rPr>
            </w:pPr>
          </w:p>
        </w:tc>
      </w:tr>
    </w:tbl>
    <w:p w14:paraId="3A590036" w14:textId="77777777" w:rsidR="00F11550" w:rsidRPr="00F11550" w:rsidRDefault="00F11550" w:rsidP="00F11550">
      <w:pPr>
        <w:rPr>
          <w:sz w:val="24"/>
        </w:rPr>
      </w:pPr>
    </w:p>
    <w:p w14:paraId="0369F2BC" w14:textId="77777777" w:rsidR="00F11550" w:rsidRPr="00F11550" w:rsidRDefault="00F11550" w:rsidP="00F11550">
      <w:pPr>
        <w:rPr>
          <w:sz w:val="24"/>
        </w:rPr>
      </w:pPr>
    </w:p>
    <w:p w14:paraId="1291C4FB" w14:textId="77777777" w:rsidR="00F11550" w:rsidRPr="00F11550" w:rsidRDefault="00F11550" w:rsidP="00F11550">
      <w:pPr>
        <w:rPr>
          <w:sz w:val="24"/>
        </w:rPr>
      </w:pPr>
    </w:p>
    <w:p w14:paraId="7D3E8AE0" w14:textId="77777777" w:rsidR="00F11550" w:rsidRPr="00F11550" w:rsidRDefault="00F11550" w:rsidP="00F11550">
      <w:pPr>
        <w:rPr>
          <w:sz w:val="24"/>
        </w:rPr>
      </w:pPr>
    </w:p>
    <w:p w14:paraId="6362AE55" w14:textId="77777777" w:rsidR="00F11550" w:rsidRPr="00F11550" w:rsidRDefault="00F11550" w:rsidP="00F11550">
      <w:pPr>
        <w:rPr>
          <w:sz w:val="24"/>
        </w:rPr>
      </w:pPr>
    </w:p>
    <w:p w14:paraId="5BC6CF90" w14:textId="77777777" w:rsidR="00F11550" w:rsidRPr="00F11550" w:rsidRDefault="00F11550" w:rsidP="00F11550">
      <w:pPr>
        <w:rPr>
          <w:sz w:val="24"/>
        </w:rPr>
      </w:pPr>
    </w:p>
    <w:tbl>
      <w:tblPr>
        <w:tblStyle w:val="TableGrid"/>
        <w:tblW w:w="0" w:type="auto"/>
        <w:tblInd w:w="-5" w:type="dxa"/>
        <w:tblLayout w:type="fixed"/>
        <w:tblLook w:val="04A0" w:firstRow="1" w:lastRow="0" w:firstColumn="1" w:lastColumn="0" w:noHBand="0" w:noVBand="1"/>
      </w:tblPr>
      <w:tblGrid>
        <w:gridCol w:w="1440"/>
        <w:gridCol w:w="7059"/>
      </w:tblGrid>
      <w:tr w:rsidR="00F11550" w:rsidRPr="00F11550" w14:paraId="55B5375A" w14:textId="77777777" w:rsidTr="00930ED1">
        <w:trPr>
          <w:trHeight w:val="1317"/>
        </w:trPr>
        <w:tc>
          <w:tcPr>
            <w:tcW w:w="1440" w:type="dxa"/>
          </w:tcPr>
          <w:p w14:paraId="7515BB99" w14:textId="77777777" w:rsidR="00F11550" w:rsidRPr="00F11550" w:rsidRDefault="00F11550" w:rsidP="00930ED1">
            <w:pPr>
              <w:rPr>
                <w:b/>
                <w:sz w:val="24"/>
              </w:rPr>
            </w:pPr>
            <w:r w:rsidRPr="00F11550">
              <w:rPr>
                <w:b/>
                <w:sz w:val="24"/>
              </w:rPr>
              <w:t>Title  (2)</w:t>
            </w:r>
          </w:p>
          <w:p w14:paraId="5DCAD930" w14:textId="77777777" w:rsidR="00F11550" w:rsidRPr="00F11550" w:rsidRDefault="00F11550" w:rsidP="00930ED1">
            <w:pPr>
              <w:rPr>
                <w:sz w:val="24"/>
              </w:rPr>
            </w:pPr>
          </w:p>
          <w:p w14:paraId="49FAE2F9" w14:textId="77777777" w:rsidR="00F11550" w:rsidRPr="00F11550" w:rsidRDefault="00F11550" w:rsidP="00930ED1">
            <w:pPr>
              <w:rPr>
                <w:b/>
                <w:sz w:val="24"/>
              </w:rPr>
            </w:pPr>
          </w:p>
          <w:p w14:paraId="38E250CF" w14:textId="77777777" w:rsidR="00F11550" w:rsidRPr="00F11550" w:rsidRDefault="00F11550" w:rsidP="00930ED1">
            <w:pPr>
              <w:jc w:val="center"/>
              <w:rPr>
                <w:sz w:val="24"/>
              </w:rPr>
            </w:pPr>
          </w:p>
        </w:tc>
        <w:tc>
          <w:tcPr>
            <w:tcW w:w="7059" w:type="dxa"/>
          </w:tcPr>
          <w:p w14:paraId="5D42F3AF" w14:textId="77777777" w:rsidR="00F11550" w:rsidRPr="00F11550" w:rsidRDefault="00F11550" w:rsidP="00930ED1">
            <w:pPr>
              <w:rPr>
                <w:b/>
                <w:bCs/>
                <w:sz w:val="24"/>
              </w:rPr>
            </w:pPr>
            <w:r w:rsidRPr="00F11550">
              <w:rPr>
                <w:b/>
                <w:bCs/>
                <w:sz w:val="24"/>
              </w:rPr>
              <w:t xml:space="preserve">What is the title of the paper? </w:t>
            </w:r>
          </w:p>
          <w:p w14:paraId="03591ED8" w14:textId="77777777" w:rsidR="00F12CAF" w:rsidRPr="00F12CAF" w:rsidRDefault="00F12CAF" w:rsidP="00F12CAF">
            <w:pPr>
              <w:rPr>
                <w:sz w:val="24"/>
              </w:rPr>
            </w:pPr>
            <w:r w:rsidRPr="00F12CAF">
              <w:rPr>
                <w:sz w:val="24"/>
              </w:rPr>
              <w:t>The impact of a structured education and treatment</w:t>
            </w:r>
          </w:p>
          <w:p w14:paraId="0D00E7FD" w14:textId="010C5DA3" w:rsidR="00F12CAF" w:rsidRPr="00F12CAF" w:rsidRDefault="00687A3D" w:rsidP="00F12CAF">
            <w:pPr>
              <w:rPr>
                <w:sz w:val="24"/>
              </w:rPr>
            </w:pPr>
            <w:r w:rsidRPr="00F12CAF">
              <w:rPr>
                <w:sz w:val="24"/>
              </w:rPr>
              <w:t>programmed</w:t>
            </w:r>
            <w:r w:rsidR="00F12CAF" w:rsidRPr="00F12CAF">
              <w:rPr>
                <w:sz w:val="24"/>
              </w:rPr>
              <w:t xml:space="preserve"> (FLASH) for people with diabetes using</w:t>
            </w:r>
          </w:p>
          <w:p w14:paraId="76D08C21" w14:textId="77777777" w:rsidR="00F12CAF" w:rsidRPr="00F12CAF" w:rsidRDefault="00F12CAF" w:rsidP="00F12CAF">
            <w:pPr>
              <w:rPr>
                <w:sz w:val="24"/>
              </w:rPr>
            </w:pPr>
            <w:r w:rsidRPr="00F12CAF">
              <w:rPr>
                <w:sz w:val="24"/>
              </w:rPr>
              <w:t>a flash sensor-based glucose monitoring system:</w:t>
            </w:r>
          </w:p>
          <w:p w14:paraId="396042F2" w14:textId="399CC92C" w:rsidR="00F11550" w:rsidRPr="00F11550" w:rsidRDefault="00F12CAF" w:rsidP="00F12CAF">
            <w:pPr>
              <w:rPr>
                <w:sz w:val="24"/>
              </w:rPr>
            </w:pPr>
            <w:r w:rsidRPr="00F12CAF">
              <w:rPr>
                <w:sz w:val="24"/>
              </w:rPr>
              <w:t>Results of a randomized controlled trial</w:t>
            </w:r>
          </w:p>
          <w:p w14:paraId="3CF52371" w14:textId="77777777" w:rsidR="00F11550" w:rsidRPr="00F11550" w:rsidRDefault="00F11550" w:rsidP="00930ED1">
            <w:pPr>
              <w:rPr>
                <w:b/>
                <w:bCs/>
                <w:sz w:val="24"/>
              </w:rPr>
            </w:pPr>
            <w:r w:rsidRPr="00F11550">
              <w:rPr>
                <w:b/>
                <w:bCs/>
                <w:sz w:val="24"/>
              </w:rPr>
              <w:t xml:space="preserve">Does it have the keywords that you are searching for?  </w:t>
            </w:r>
          </w:p>
          <w:p w14:paraId="235D849D" w14:textId="77777777" w:rsidR="00F11550" w:rsidRPr="00F11550" w:rsidRDefault="00F11550" w:rsidP="00930ED1">
            <w:pPr>
              <w:rPr>
                <w:sz w:val="24"/>
              </w:rPr>
            </w:pPr>
            <w:r w:rsidRPr="00F11550">
              <w:rPr>
                <w:sz w:val="24"/>
              </w:rPr>
              <w:t>Yes, it has.</w:t>
            </w:r>
          </w:p>
        </w:tc>
      </w:tr>
      <w:tr w:rsidR="00F11550" w:rsidRPr="00F11550" w14:paraId="6F8C6A91" w14:textId="77777777" w:rsidTr="00930ED1">
        <w:trPr>
          <w:trHeight w:val="921"/>
        </w:trPr>
        <w:tc>
          <w:tcPr>
            <w:tcW w:w="1440" w:type="dxa"/>
          </w:tcPr>
          <w:p w14:paraId="24195A01" w14:textId="77777777" w:rsidR="00F11550" w:rsidRPr="00F11550" w:rsidRDefault="00F11550" w:rsidP="00930ED1">
            <w:pPr>
              <w:rPr>
                <w:b/>
                <w:sz w:val="24"/>
              </w:rPr>
            </w:pPr>
            <w:r w:rsidRPr="00F11550">
              <w:rPr>
                <w:b/>
                <w:sz w:val="24"/>
              </w:rPr>
              <w:t>Author</w:t>
            </w:r>
          </w:p>
        </w:tc>
        <w:tc>
          <w:tcPr>
            <w:tcW w:w="7059" w:type="dxa"/>
          </w:tcPr>
          <w:p w14:paraId="7B9E97D3" w14:textId="77777777" w:rsidR="00F11550" w:rsidRPr="00F11550" w:rsidRDefault="00F11550" w:rsidP="00930ED1">
            <w:pPr>
              <w:rPr>
                <w:sz w:val="24"/>
              </w:rPr>
            </w:pPr>
            <w:r w:rsidRPr="00F11550">
              <w:rPr>
                <w:b/>
                <w:bCs/>
                <w:sz w:val="24"/>
              </w:rPr>
              <w:t>Who is the lead author and co-author</w:t>
            </w:r>
            <w:r w:rsidRPr="00F11550">
              <w:rPr>
                <w:sz w:val="24"/>
              </w:rPr>
              <w:t xml:space="preserve">? </w:t>
            </w:r>
          </w:p>
          <w:p w14:paraId="66F94256" w14:textId="5FAEC870" w:rsidR="00F11550" w:rsidRPr="00F11550" w:rsidRDefault="00F12CAF" w:rsidP="00F12CAF">
            <w:pPr>
              <w:rPr>
                <w:sz w:val="24"/>
              </w:rPr>
            </w:pPr>
            <w:r w:rsidRPr="00F12CAF">
              <w:rPr>
                <w:sz w:val="24"/>
              </w:rPr>
              <w:t xml:space="preserve">Norbert </w:t>
            </w:r>
            <w:proofErr w:type="spellStart"/>
            <w:r w:rsidRPr="00F12CAF">
              <w:rPr>
                <w:sz w:val="24"/>
              </w:rPr>
              <w:t>Hermanns</w:t>
            </w:r>
            <w:proofErr w:type="spellEnd"/>
            <w:r w:rsidRPr="00F12CAF">
              <w:rPr>
                <w:sz w:val="24"/>
              </w:rPr>
              <w:t xml:space="preserve">, Dominic </w:t>
            </w:r>
            <w:proofErr w:type="spellStart"/>
            <w:r w:rsidRPr="00F12CAF">
              <w:rPr>
                <w:sz w:val="24"/>
              </w:rPr>
              <w:t>Ehrmann</w:t>
            </w:r>
            <w:proofErr w:type="spellEnd"/>
            <w:r w:rsidRPr="00F12CAF">
              <w:rPr>
                <w:sz w:val="24"/>
              </w:rPr>
              <w:t xml:space="preserve">, Melanie </w:t>
            </w:r>
            <w:proofErr w:type="spellStart"/>
            <w:r w:rsidR="00687A3D" w:rsidRPr="00F12CAF">
              <w:rPr>
                <w:sz w:val="24"/>
              </w:rPr>
              <w:t>Schipfer</w:t>
            </w:r>
            <w:proofErr w:type="spellEnd"/>
            <w:r w:rsidR="00687A3D" w:rsidRPr="00F12CAF">
              <w:rPr>
                <w:sz w:val="24"/>
              </w:rPr>
              <w:t>,</w:t>
            </w:r>
            <w:r w:rsidRPr="00F12CAF">
              <w:rPr>
                <w:sz w:val="24"/>
              </w:rPr>
              <w:t xml:space="preserve"> Jens </w:t>
            </w:r>
            <w:proofErr w:type="spellStart"/>
            <w:r w:rsidRPr="00F12CAF">
              <w:rPr>
                <w:sz w:val="24"/>
              </w:rPr>
              <w:t>Kro¨ger</w:t>
            </w:r>
            <w:proofErr w:type="spellEnd"/>
            <w:r w:rsidRPr="00F12CAF">
              <w:rPr>
                <w:sz w:val="24"/>
              </w:rPr>
              <w:t>,</w:t>
            </w:r>
            <w:r>
              <w:rPr>
                <w:sz w:val="24"/>
              </w:rPr>
              <w:t xml:space="preserve"> </w:t>
            </w:r>
            <w:r w:rsidRPr="00F12CAF">
              <w:rPr>
                <w:sz w:val="24"/>
              </w:rPr>
              <w:t xml:space="preserve">Thomas </w:t>
            </w:r>
            <w:proofErr w:type="spellStart"/>
            <w:r w:rsidRPr="00F12CAF">
              <w:rPr>
                <w:sz w:val="24"/>
              </w:rPr>
              <w:t>Haak</w:t>
            </w:r>
            <w:proofErr w:type="spellEnd"/>
            <w:r w:rsidRPr="00F12CAF">
              <w:rPr>
                <w:sz w:val="24"/>
              </w:rPr>
              <w:t xml:space="preserve"> </w:t>
            </w:r>
            <w:r>
              <w:rPr>
                <w:sz w:val="24"/>
              </w:rPr>
              <w:t>and</w:t>
            </w:r>
            <w:r w:rsidRPr="00F12CAF">
              <w:rPr>
                <w:sz w:val="24"/>
              </w:rPr>
              <w:t xml:space="preserve"> Bernhard Kulzer</w:t>
            </w:r>
            <w:r>
              <w:rPr>
                <w:sz w:val="24"/>
              </w:rPr>
              <w:t>.</w:t>
            </w:r>
          </w:p>
          <w:p w14:paraId="0372CEFD" w14:textId="77777777" w:rsidR="00F11550" w:rsidRPr="00F11550" w:rsidRDefault="00F11550" w:rsidP="00930ED1">
            <w:pPr>
              <w:rPr>
                <w:b/>
                <w:bCs/>
                <w:sz w:val="24"/>
              </w:rPr>
            </w:pPr>
            <w:r w:rsidRPr="00F11550">
              <w:rPr>
                <w:b/>
                <w:bCs/>
                <w:sz w:val="24"/>
              </w:rPr>
              <w:t xml:space="preserve">Which organizations or institutions they belong to? </w:t>
            </w:r>
          </w:p>
          <w:p w14:paraId="667B690B" w14:textId="4E3EFB8D" w:rsidR="00F11550" w:rsidRDefault="00F12CAF" w:rsidP="00930ED1">
            <w:pPr>
              <w:rPr>
                <w:sz w:val="24"/>
              </w:rPr>
            </w:pPr>
            <w:r w:rsidRPr="00F12CAF">
              <w:rPr>
                <w:sz w:val="24"/>
              </w:rPr>
              <w:t>Research Institute Diabetes Academy Mergentheim (FIDAM),</w:t>
            </w:r>
            <w:r>
              <w:rPr>
                <w:sz w:val="24"/>
              </w:rPr>
              <w:t xml:space="preserve"> </w:t>
            </w:r>
          </w:p>
          <w:p w14:paraId="61452258" w14:textId="6237E347" w:rsidR="00F12CAF" w:rsidRDefault="00F12CAF" w:rsidP="00930ED1">
            <w:pPr>
              <w:rPr>
                <w:sz w:val="24"/>
              </w:rPr>
            </w:pPr>
            <w:r w:rsidRPr="00F12CAF">
              <w:rPr>
                <w:sz w:val="24"/>
              </w:rPr>
              <w:t>Department of Clinical Psychology and Psychotherapy,</w:t>
            </w:r>
            <w:r>
              <w:rPr>
                <w:sz w:val="24"/>
              </w:rPr>
              <w:t xml:space="preserve"> </w:t>
            </w:r>
            <w:r w:rsidRPr="00F12CAF">
              <w:rPr>
                <w:sz w:val="24"/>
              </w:rPr>
              <w:t>Diabetes Clinic Mergentheim,</w:t>
            </w:r>
            <w:r>
              <w:rPr>
                <w:sz w:val="24"/>
              </w:rPr>
              <w:t xml:space="preserve"> </w:t>
            </w:r>
            <w:r w:rsidRPr="00F12CAF">
              <w:rPr>
                <w:sz w:val="24"/>
              </w:rPr>
              <w:t>Centre of Diabetology Hamburg Bergedorf</w:t>
            </w:r>
            <w:r w:rsidR="007A058A">
              <w:rPr>
                <w:sz w:val="24"/>
              </w:rPr>
              <w:t xml:space="preserve">, </w:t>
            </w:r>
            <w:r w:rsidR="007A058A" w:rsidRPr="007A058A">
              <w:rPr>
                <w:sz w:val="24"/>
              </w:rPr>
              <w:t>Profusa, Inc.</w:t>
            </w:r>
          </w:p>
          <w:p w14:paraId="4031988D" w14:textId="77777777" w:rsidR="00F11550" w:rsidRPr="00F11550" w:rsidRDefault="00F11550" w:rsidP="00930ED1">
            <w:pPr>
              <w:rPr>
                <w:b/>
                <w:bCs/>
                <w:sz w:val="24"/>
              </w:rPr>
            </w:pPr>
            <w:r w:rsidRPr="00F11550">
              <w:rPr>
                <w:b/>
                <w:bCs/>
                <w:sz w:val="24"/>
              </w:rPr>
              <w:t xml:space="preserve">Are these organizations or institutions reputable? Search for it on their websites. </w:t>
            </w:r>
          </w:p>
          <w:p w14:paraId="49B63E9A" w14:textId="77777777" w:rsidR="00F11550" w:rsidRPr="00F11550" w:rsidRDefault="00F11550" w:rsidP="00930ED1">
            <w:pPr>
              <w:rPr>
                <w:sz w:val="24"/>
              </w:rPr>
            </w:pPr>
            <w:r w:rsidRPr="00F11550">
              <w:rPr>
                <w:sz w:val="24"/>
              </w:rPr>
              <w:t>Yes.</w:t>
            </w:r>
          </w:p>
        </w:tc>
      </w:tr>
      <w:tr w:rsidR="00F11550" w:rsidRPr="00F11550" w14:paraId="5745E556" w14:textId="77777777" w:rsidTr="00930ED1">
        <w:trPr>
          <w:trHeight w:val="651"/>
        </w:trPr>
        <w:tc>
          <w:tcPr>
            <w:tcW w:w="1440" w:type="dxa"/>
          </w:tcPr>
          <w:p w14:paraId="78E12798" w14:textId="77777777" w:rsidR="00F11550" w:rsidRPr="00F11550" w:rsidRDefault="00F11550" w:rsidP="00930ED1">
            <w:pPr>
              <w:rPr>
                <w:b/>
                <w:sz w:val="24"/>
              </w:rPr>
            </w:pPr>
            <w:r w:rsidRPr="00F11550">
              <w:rPr>
                <w:b/>
                <w:sz w:val="24"/>
              </w:rPr>
              <w:t xml:space="preserve">Publication Type </w:t>
            </w:r>
          </w:p>
        </w:tc>
        <w:tc>
          <w:tcPr>
            <w:tcW w:w="7059" w:type="dxa"/>
          </w:tcPr>
          <w:p w14:paraId="70B8FA36" w14:textId="77777777" w:rsidR="00F11550" w:rsidRPr="00F11550" w:rsidRDefault="00F11550" w:rsidP="00930ED1">
            <w:pPr>
              <w:rPr>
                <w:b/>
                <w:bCs/>
                <w:sz w:val="24"/>
              </w:rPr>
            </w:pPr>
            <w:r w:rsidRPr="00F11550">
              <w:rPr>
                <w:b/>
                <w:bCs/>
                <w:sz w:val="24"/>
              </w:rPr>
              <w:t xml:space="preserve">Is this paper published in a journal or a conference proceeding, magazine etc.? </w:t>
            </w:r>
          </w:p>
          <w:p w14:paraId="41C4CA32" w14:textId="77777777" w:rsidR="007A058A" w:rsidRDefault="007A058A" w:rsidP="00930ED1">
            <w:pPr>
              <w:rPr>
                <w:sz w:val="24"/>
              </w:rPr>
            </w:pPr>
            <w:r w:rsidRPr="007A058A">
              <w:rPr>
                <w:sz w:val="24"/>
              </w:rPr>
              <w:t>International Diabetes Federation</w:t>
            </w:r>
          </w:p>
          <w:p w14:paraId="2936843F" w14:textId="0B22668C" w:rsidR="00F11550" w:rsidRPr="00F11550" w:rsidRDefault="00F11550" w:rsidP="00930ED1">
            <w:pPr>
              <w:rPr>
                <w:b/>
                <w:bCs/>
                <w:sz w:val="24"/>
              </w:rPr>
            </w:pPr>
            <w:r w:rsidRPr="00F11550">
              <w:rPr>
                <w:b/>
                <w:bCs/>
                <w:sz w:val="24"/>
              </w:rPr>
              <w:t xml:space="preserve">Does this look like an authentic source? </w:t>
            </w:r>
          </w:p>
          <w:p w14:paraId="2B7C368F" w14:textId="77777777" w:rsidR="00F11550" w:rsidRPr="00F11550" w:rsidRDefault="00F11550" w:rsidP="00930ED1">
            <w:pPr>
              <w:rPr>
                <w:sz w:val="24"/>
              </w:rPr>
            </w:pPr>
            <w:r w:rsidRPr="00F11550">
              <w:rPr>
                <w:sz w:val="24"/>
              </w:rPr>
              <w:t>Yes, it does.</w:t>
            </w:r>
          </w:p>
        </w:tc>
      </w:tr>
      <w:tr w:rsidR="00F11550" w:rsidRPr="00F11550" w14:paraId="7F7DB953" w14:textId="77777777" w:rsidTr="00930ED1">
        <w:trPr>
          <w:trHeight w:val="624"/>
        </w:trPr>
        <w:tc>
          <w:tcPr>
            <w:tcW w:w="1440" w:type="dxa"/>
          </w:tcPr>
          <w:p w14:paraId="2F7C08D5" w14:textId="77777777" w:rsidR="00F11550" w:rsidRPr="00F11550" w:rsidRDefault="00F11550" w:rsidP="00930ED1">
            <w:pPr>
              <w:rPr>
                <w:b/>
                <w:sz w:val="24"/>
              </w:rPr>
            </w:pPr>
            <w:r w:rsidRPr="00F11550">
              <w:rPr>
                <w:b/>
                <w:sz w:val="24"/>
              </w:rPr>
              <w:t xml:space="preserve">Date of Publication </w:t>
            </w:r>
          </w:p>
        </w:tc>
        <w:tc>
          <w:tcPr>
            <w:tcW w:w="7059" w:type="dxa"/>
          </w:tcPr>
          <w:p w14:paraId="446B9F22" w14:textId="77777777" w:rsidR="00F11550" w:rsidRPr="00F11550" w:rsidRDefault="00F11550" w:rsidP="00930ED1">
            <w:pPr>
              <w:rPr>
                <w:b/>
                <w:bCs/>
                <w:sz w:val="24"/>
              </w:rPr>
            </w:pPr>
            <w:r w:rsidRPr="00F11550">
              <w:rPr>
                <w:b/>
                <w:bCs/>
                <w:sz w:val="24"/>
              </w:rPr>
              <w:t xml:space="preserve">When was it published? </w:t>
            </w:r>
          </w:p>
          <w:p w14:paraId="66542265" w14:textId="6E6000BA" w:rsidR="00F11550" w:rsidRPr="00F11550" w:rsidRDefault="00082DEF" w:rsidP="00930ED1">
            <w:pPr>
              <w:rPr>
                <w:sz w:val="24"/>
              </w:rPr>
            </w:pPr>
            <w:r w:rsidRPr="00082DEF">
              <w:rPr>
                <w:sz w:val="24"/>
              </w:rPr>
              <w:t>4 March 2019</w:t>
            </w:r>
          </w:p>
          <w:p w14:paraId="44B877A6" w14:textId="77777777" w:rsidR="00F11550" w:rsidRPr="00F11550" w:rsidRDefault="00F11550" w:rsidP="00930ED1">
            <w:pPr>
              <w:rPr>
                <w:b/>
                <w:bCs/>
                <w:sz w:val="24"/>
              </w:rPr>
            </w:pPr>
            <w:r w:rsidRPr="00F11550">
              <w:rPr>
                <w:b/>
                <w:bCs/>
                <w:sz w:val="24"/>
              </w:rPr>
              <w:t xml:space="preserve">Does the paper focus on current issues? </w:t>
            </w:r>
          </w:p>
          <w:p w14:paraId="73D2F7EA" w14:textId="59CB60E8" w:rsidR="00F11550" w:rsidRPr="00F11550" w:rsidRDefault="00F11550" w:rsidP="00930ED1">
            <w:pPr>
              <w:rPr>
                <w:sz w:val="24"/>
              </w:rPr>
            </w:pPr>
            <w:r w:rsidRPr="00F11550">
              <w:rPr>
                <w:sz w:val="24"/>
              </w:rPr>
              <w:t xml:space="preserve">Yes, it </w:t>
            </w:r>
            <w:r w:rsidR="00082DEF">
              <w:rPr>
                <w:sz w:val="24"/>
              </w:rPr>
              <w:t>does</w:t>
            </w:r>
            <w:r w:rsidRPr="00F11550">
              <w:rPr>
                <w:sz w:val="24"/>
              </w:rPr>
              <w:t>.</w:t>
            </w:r>
          </w:p>
        </w:tc>
      </w:tr>
      <w:tr w:rsidR="00F11550" w:rsidRPr="00F11550" w14:paraId="13EDFA6A" w14:textId="77777777" w:rsidTr="00930ED1">
        <w:trPr>
          <w:trHeight w:val="651"/>
        </w:trPr>
        <w:tc>
          <w:tcPr>
            <w:tcW w:w="1440" w:type="dxa"/>
          </w:tcPr>
          <w:p w14:paraId="153BA5F5" w14:textId="77777777" w:rsidR="00F11550" w:rsidRPr="00F11550" w:rsidRDefault="00F11550" w:rsidP="00930ED1">
            <w:pPr>
              <w:rPr>
                <w:b/>
                <w:sz w:val="24"/>
              </w:rPr>
            </w:pPr>
            <w:r w:rsidRPr="00F11550">
              <w:rPr>
                <w:b/>
                <w:sz w:val="24"/>
              </w:rPr>
              <w:t>Purpose of the study</w:t>
            </w:r>
          </w:p>
        </w:tc>
        <w:tc>
          <w:tcPr>
            <w:tcW w:w="7059" w:type="dxa"/>
          </w:tcPr>
          <w:p w14:paraId="2C5A64C6" w14:textId="77777777" w:rsidR="00F11550" w:rsidRPr="00F11550" w:rsidRDefault="00F11550" w:rsidP="00930ED1">
            <w:pPr>
              <w:rPr>
                <w:b/>
                <w:bCs/>
                <w:sz w:val="24"/>
              </w:rPr>
            </w:pPr>
            <w:r w:rsidRPr="00F11550">
              <w:rPr>
                <w:b/>
                <w:bCs/>
                <w:sz w:val="24"/>
              </w:rPr>
              <w:t xml:space="preserve">Why was this study carried out? </w:t>
            </w:r>
          </w:p>
          <w:p w14:paraId="22D8BF52" w14:textId="7FC23D7A" w:rsidR="00F11550" w:rsidRPr="00F11550" w:rsidRDefault="00F11550" w:rsidP="00930ED1">
            <w:pPr>
              <w:rPr>
                <w:sz w:val="24"/>
              </w:rPr>
            </w:pPr>
            <w:r w:rsidRPr="00F11550">
              <w:rPr>
                <w:sz w:val="24"/>
              </w:rPr>
              <w:t xml:space="preserve">This case study's goal is to </w:t>
            </w:r>
            <w:r w:rsidR="00082DEF" w:rsidRPr="00082DEF">
              <w:rPr>
                <w:sz w:val="24"/>
              </w:rPr>
              <w:t>test FLASH, a structured education and treatment program to help FSGM users understand and use available glycemic information for diabetes treatment optimization.</w:t>
            </w:r>
          </w:p>
          <w:p w14:paraId="0EC0F626" w14:textId="77777777" w:rsidR="00F11550" w:rsidRPr="00F11550" w:rsidRDefault="00F11550" w:rsidP="00930ED1">
            <w:pPr>
              <w:rPr>
                <w:b/>
                <w:bCs/>
                <w:sz w:val="24"/>
              </w:rPr>
            </w:pPr>
            <w:r w:rsidRPr="00F11550">
              <w:rPr>
                <w:b/>
                <w:bCs/>
                <w:sz w:val="24"/>
              </w:rPr>
              <w:t xml:space="preserve">What is the knowledge gap this paper is trying to fill? </w:t>
            </w:r>
          </w:p>
          <w:p w14:paraId="42536246" w14:textId="082B15A6" w:rsidR="00F11550" w:rsidRPr="00F11550" w:rsidRDefault="00082DEF" w:rsidP="00930ED1">
            <w:pPr>
              <w:rPr>
                <w:sz w:val="24"/>
              </w:rPr>
            </w:pPr>
            <w:r>
              <w:rPr>
                <w:sz w:val="24"/>
              </w:rPr>
              <w:t xml:space="preserve">This paper tried to test </w:t>
            </w:r>
            <w:r w:rsidRPr="00082DEF">
              <w:rPr>
                <w:sz w:val="24"/>
              </w:rPr>
              <w:t>randomized controlled trial that structured diabetes education about the use of FSGM can result in a significant improvement in glycemic control in people with diabetes who are on intensive insulin therapy.</w:t>
            </w:r>
          </w:p>
        </w:tc>
      </w:tr>
      <w:tr w:rsidR="00F11550" w:rsidRPr="00F11550" w14:paraId="4667EBF1" w14:textId="77777777" w:rsidTr="00930ED1">
        <w:trPr>
          <w:trHeight w:val="624"/>
        </w:trPr>
        <w:tc>
          <w:tcPr>
            <w:tcW w:w="1440" w:type="dxa"/>
          </w:tcPr>
          <w:p w14:paraId="2BAC65F6" w14:textId="77777777" w:rsidR="00F11550" w:rsidRPr="00F11550" w:rsidRDefault="00F11550" w:rsidP="00930ED1">
            <w:pPr>
              <w:rPr>
                <w:b/>
                <w:sz w:val="24"/>
              </w:rPr>
            </w:pPr>
            <w:r w:rsidRPr="00F11550">
              <w:rPr>
                <w:b/>
                <w:sz w:val="24"/>
              </w:rPr>
              <w:lastRenderedPageBreak/>
              <w:t xml:space="preserve">Methods </w:t>
            </w:r>
          </w:p>
        </w:tc>
        <w:tc>
          <w:tcPr>
            <w:tcW w:w="7059" w:type="dxa"/>
          </w:tcPr>
          <w:p w14:paraId="0FD063B7" w14:textId="77777777" w:rsidR="00F11550" w:rsidRPr="00F11550" w:rsidRDefault="00F11550" w:rsidP="00930ED1">
            <w:pPr>
              <w:rPr>
                <w:b/>
                <w:bCs/>
                <w:sz w:val="24"/>
              </w:rPr>
            </w:pPr>
            <w:r w:rsidRPr="00F11550">
              <w:rPr>
                <w:b/>
                <w:bCs/>
                <w:sz w:val="24"/>
              </w:rPr>
              <w:t xml:space="preserve">How was this study carried out? </w:t>
            </w:r>
          </w:p>
          <w:p w14:paraId="4BBC09D1" w14:textId="1CE59018" w:rsidR="00F11550" w:rsidRPr="00F11550" w:rsidRDefault="00082DEF" w:rsidP="00930ED1">
            <w:pPr>
              <w:rPr>
                <w:sz w:val="24"/>
              </w:rPr>
            </w:pPr>
            <w:r w:rsidRPr="00082DEF">
              <w:rPr>
                <w:sz w:val="24"/>
              </w:rPr>
              <w:t>FLASH is a 6-month randomized controlled trial of a structured education program.</w:t>
            </w:r>
            <w:r>
              <w:t xml:space="preserve"> </w:t>
            </w:r>
            <w:r w:rsidRPr="00082DEF">
              <w:rPr>
                <w:sz w:val="24"/>
              </w:rPr>
              <w:t xml:space="preserve">It was carried out in 26 outpatient centers throughout Germany, each with at least one endocrinologist and one diabetes educator. Participants ranged in age from 16 to 75 years old, were on multiple daily injections or CSII, and had used or planned to use </w:t>
            </w:r>
            <w:r w:rsidR="00687A3D" w:rsidRPr="00082DEF">
              <w:rPr>
                <w:sz w:val="24"/>
              </w:rPr>
              <w:t>an</w:t>
            </w:r>
            <w:r w:rsidRPr="00082DEF">
              <w:rPr>
                <w:sz w:val="24"/>
              </w:rPr>
              <w:t xml:space="preserve"> FGM.</w:t>
            </w:r>
          </w:p>
          <w:p w14:paraId="06C37931" w14:textId="5006F0D3" w:rsidR="00F11550" w:rsidRPr="00F11550" w:rsidRDefault="00F11550" w:rsidP="00930ED1">
            <w:pPr>
              <w:rPr>
                <w:b/>
                <w:bCs/>
                <w:sz w:val="24"/>
              </w:rPr>
            </w:pPr>
            <w:r w:rsidRPr="00F11550">
              <w:rPr>
                <w:b/>
                <w:bCs/>
                <w:sz w:val="24"/>
              </w:rPr>
              <w:t xml:space="preserve">Were there any specific procedures? </w:t>
            </w:r>
          </w:p>
          <w:p w14:paraId="52DEA94F" w14:textId="00DA84B7" w:rsidR="00F11550" w:rsidRPr="00F11550" w:rsidRDefault="00F11550" w:rsidP="00930ED1">
            <w:pPr>
              <w:rPr>
                <w:sz w:val="24"/>
              </w:rPr>
            </w:pPr>
            <w:r w:rsidRPr="00F11550">
              <w:rPr>
                <w:sz w:val="24"/>
              </w:rPr>
              <w:t>No, the authors were not required to follow any particular steps in order to publish a review paper.</w:t>
            </w:r>
          </w:p>
          <w:p w14:paraId="43121158" w14:textId="77777777" w:rsidR="00F11550" w:rsidRPr="00F11550" w:rsidRDefault="00F11550" w:rsidP="00930ED1">
            <w:pPr>
              <w:rPr>
                <w:b/>
                <w:bCs/>
                <w:sz w:val="24"/>
              </w:rPr>
            </w:pPr>
            <w:r w:rsidRPr="00F11550">
              <w:rPr>
                <w:b/>
                <w:bCs/>
                <w:sz w:val="24"/>
              </w:rPr>
              <w:t xml:space="preserve">What data was used, who were the participants for the experiments, how was the analysis done, etc.? </w:t>
            </w:r>
          </w:p>
          <w:p w14:paraId="7D7D2E58" w14:textId="256ED36A" w:rsidR="00F11550" w:rsidRPr="00F11550" w:rsidRDefault="00082DEF" w:rsidP="00930ED1">
            <w:pPr>
              <w:rPr>
                <w:sz w:val="24"/>
              </w:rPr>
            </w:pPr>
            <w:r w:rsidRPr="00082DEF">
              <w:rPr>
                <w:sz w:val="24"/>
              </w:rPr>
              <w:t xml:space="preserve">It was carried out in 26 patient centers throughout Germany, each with at least one endocrinologist and one diabetes educator. Participants ranged in age from 16 to 75 years old, were on multiple daily injections or CSII, and had used or planned to use </w:t>
            </w:r>
            <w:r w:rsidR="00687A3D" w:rsidRPr="00082DEF">
              <w:rPr>
                <w:sz w:val="24"/>
              </w:rPr>
              <w:t>an</w:t>
            </w:r>
            <w:r w:rsidRPr="00082DEF">
              <w:rPr>
                <w:sz w:val="24"/>
              </w:rPr>
              <w:t xml:space="preserve"> FGM.</w:t>
            </w:r>
          </w:p>
        </w:tc>
      </w:tr>
      <w:tr w:rsidR="00F11550" w:rsidRPr="00F11550" w14:paraId="3D3E7B89" w14:textId="77777777" w:rsidTr="00930ED1">
        <w:trPr>
          <w:trHeight w:val="615"/>
        </w:trPr>
        <w:tc>
          <w:tcPr>
            <w:tcW w:w="1440" w:type="dxa"/>
          </w:tcPr>
          <w:p w14:paraId="1BD34DB3" w14:textId="77777777" w:rsidR="00F11550" w:rsidRPr="00F11550" w:rsidRDefault="00F11550" w:rsidP="00930ED1">
            <w:pPr>
              <w:rPr>
                <w:b/>
                <w:sz w:val="24"/>
              </w:rPr>
            </w:pPr>
            <w:r w:rsidRPr="00F11550">
              <w:rPr>
                <w:b/>
                <w:sz w:val="24"/>
              </w:rPr>
              <w:t xml:space="preserve">Finding of the study </w:t>
            </w:r>
          </w:p>
        </w:tc>
        <w:tc>
          <w:tcPr>
            <w:tcW w:w="7059" w:type="dxa"/>
          </w:tcPr>
          <w:p w14:paraId="14589B01" w14:textId="77777777" w:rsidR="00F11550" w:rsidRPr="00F11550" w:rsidRDefault="00F11550" w:rsidP="00930ED1">
            <w:pPr>
              <w:rPr>
                <w:b/>
                <w:bCs/>
                <w:sz w:val="24"/>
              </w:rPr>
            </w:pPr>
            <w:r w:rsidRPr="00F11550">
              <w:rPr>
                <w:b/>
                <w:bCs/>
                <w:sz w:val="24"/>
              </w:rPr>
              <w:t xml:space="preserve">What was found in the study?  </w:t>
            </w:r>
          </w:p>
          <w:p w14:paraId="62A3B408" w14:textId="051B9107" w:rsidR="00F11550" w:rsidRPr="00F11550" w:rsidRDefault="00082DEF" w:rsidP="00930ED1">
            <w:pPr>
              <w:rPr>
                <w:sz w:val="24"/>
              </w:rPr>
            </w:pPr>
            <w:r w:rsidRPr="00082DEF">
              <w:rPr>
                <w:sz w:val="24"/>
              </w:rPr>
              <w:t>Diabetes education in relation to the use of FSGM has the potential to improve the outcomes of this novel glucose monitoring method beyond the improvements seen with FSGM use.</w:t>
            </w:r>
          </w:p>
        </w:tc>
      </w:tr>
      <w:tr w:rsidR="00F11550" w:rsidRPr="00F11550" w14:paraId="454E3C5B" w14:textId="77777777" w:rsidTr="00930ED1">
        <w:trPr>
          <w:trHeight w:val="615"/>
        </w:trPr>
        <w:tc>
          <w:tcPr>
            <w:tcW w:w="1440" w:type="dxa"/>
          </w:tcPr>
          <w:p w14:paraId="21160E70" w14:textId="77777777" w:rsidR="00F11550" w:rsidRPr="00F11550" w:rsidRDefault="00F11550" w:rsidP="00930ED1">
            <w:pPr>
              <w:rPr>
                <w:b/>
                <w:sz w:val="24"/>
              </w:rPr>
            </w:pPr>
            <w:r w:rsidRPr="00F11550">
              <w:rPr>
                <w:b/>
                <w:sz w:val="24"/>
              </w:rPr>
              <w:t>Implications of Findings</w:t>
            </w:r>
          </w:p>
        </w:tc>
        <w:tc>
          <w:tcPr>
            <w:tcW w:w="7059" w:type="dxa"/>
          </w:tcPr>
          <w:p w14:paraId="6634A618" w14:textId="77777777" w:rsidR="00F11550" w:rsidRPr="00F11550" w:rsidRDefault="00F11550" w:rsidP="00930ED1">
            <w:pPr>
              <w:rPr>
                <w:b/>
                <w:bCs/>
                <w:sz w:val="24"/>
              </w:rPr>
            </w:pPr>
            <w:r w:rsidRPr="00F11550">
              <w:rPr>
                <w:b/>
                <w:bCs/>
                <w:sz w:val="24"/>
              </w:rPr>
              <w:t xml:space="preserve">How will the findings benefit society or bridge the knowledge gap? </w:t>
            </w:r>
          </w:p>
          <w:p w14:paraId="598458C4" w14:textId="00288438" w:rsidR="00F11550" w:rsidRPr="00F11550" w:rsidRDefault="00082DEF" w:rsidP="00930ED1">
            <w:pPr>
              <w:rPr>
                <w:sz w:val="24"/>
              </w:rPr>
            </w:pPr>
            <w:r w:rsidRPr="00082DEF">
              <w:rPr>
                <w:sz w:val="24"/>
              </w:rPr>
              <w:t>This is the first randomized trial to look at the impact of structured education on FGM use in diabetics. Structured education may help to improve glycemic control and levels of diabetes distress and satisfaction.</w:t>
            </w:r>
          </w:p>
        </w:tc>
      </w:tr>
      <w:tr w:rsidR="00F11550" w:rsidRPr="00F11550" w14:paraId="504319A4" w14:textId="77777777" w:rsidTr="00930ED1">
        <w:trPr>
          <w:trHeight w:val="615"/>
        </w:trPr>
        <w:tc>
          <w:tcPr>
            <w:tcW w:w="1440" w:type="dxa"/>
          </w:tcPr>
          <w:p w14:paraId="656E5123" w14:textId="77777777" w:rsidR="00F11550" w:rsidRPr="00F11550" w:rsidRDefault="00F11550" w:rsidP="00930ED1">
            <w:pPr>
              <w:rPr>
                <w:b/>
                <w:sz w:val="24"/>
              </w:rPr>
            </w:pPr>
            <w:r w:rsidRPr="00F11550">
              <w:rPr>
                <w:b/>
                <w:sz w:val="24"/>
              </w:rPr>
              <w:t>URL Link</w:t>
            </w:r>
          </w:p>
        </w:tc>
        <w:tc>
          <w:tcPr>
            <w:tcW w:w="7059" w:type="dxa"/>
          </w:tcPr>
          <w:p w14:paraId="478EE710" w14:textId="30372EB0" w:rsidR="00F11550" w:rsidRPr="00082DEF" w:rsidRDefault="00000000" w:rsidP="00930ED1">
            <w:pPr>
              <w:rPr>
                <w:sz w:val="24"/>
              </w:rPr>
            </w:pPr>
            <w:hyperlink r:id="rId6" w:history="1">
              <w:r w:rsidR="00082DEF" w:rsidRPr="00082DEF">
                <w:rPr>
                  <w:rStyle w:val="Hyperlink"/>
                  <w:sz w:val="24"/>
                </w:rPr>
                <w:t>https://www.diabetesresearchclinicalpractice.com/article/S0168-8227(18)31818-7/fulltext</w:t>
              </w:r>
            </w:hyperlink>
          </w:p>
        </w:tc>
      </w:tr>
    </w:tbl>
    <w:p w14:paraId="393B97B3" w14:textId="77777777" w:rsidR="00F11550" w:rsidRPr="00F11550" w:rsidRDefault="00F11550" w:rsidP="00F11550">
      <w:pPr>
        <w:rPr>
          <w:sz w:val="24"/>
        </w:rPr>
      </w:pPr>
    </w:p>
    <w:p w14:paraId="3E376FD1" w14:textId="77777777" w:rsidR="00F11550" w:rsidRPr="00F11550" w:rsidRDefault="00F11550" w:rsidP="00F11550">
      <w:pPr>
        <w:rPr>
          <w:sz w:val="24"/>
        </w:rPr>
      </w:pPr>
    </w:p>
    <w:tbl>
      <w:tblPr>
        <w:tblStyle w:val="TableGrid"/>
        <w:tblW w:w="0" w:type="auto"/>
        <w:tblInd w:w="-5" w:type="dxa"/>
        <w:tblLayout w:type="fixed"/>
        <w:tblLook w:val="04A0" w:firstRow="1" w:lastRow="0" w:firstColumn="1" w:lastColumn="0" w:noHBand="0" w:noVBand="1"/>
      </w:tblPr>
      <w:tblGrid>
        <w:gridCol w:w="1440"/>
        <w:gridCol w:w="7059"/>
      </w:tblGrid>
      <w:tr w:rsidR="00F11550" w:rsidRPr="00F11550" w14:paraId="4DD4E3BC" w14:textId="77777777" w:rsidTr="00930ED1">
        <w:trPr>
          <w:trHeight w:val="1317"/>
        </w:trPr>
        <w:tc>
          <w:tcPr>
            <w:tcW w:w="1440" w:type="dxa"/>
          </w:tcPr>
          <w:p w14:paraId="6FC96AD5" w14:textId="77777777" w:rsidR="00F11550" w:rsidRPr="00F11550" w:rsidRDefault="00F11550" w:rsidP="00930ED1">
            <w:pPr>
              <w:rPr>
                <w:b/>
                <w:sz w:val="24"/>
              </w:rPr>
            </w:pPr>
            <w:r w:rsidRPr="00F11550">
              <w:rPr>
                <w:b/>
                <w:sz w:val="24"/>
              </w:rPr>
              <w:t>Title  (3)</w:t>
            </w:r>
          </w:p>
          <w:p w14:paraId="1D145947" w14:textId="77777777" w:rsidR="00F11550" w:rsidRPr="00F11550" w:rsidRDefault="00F11550" w:rsidP="00930ED1">
            <w:pPr>
              <w:rPr>
                <w:sz w:val="24"/>
              </w:rPr>
            </w:pPr>
          </w:p>
          <w:p w14:paraId="30B1C1D9" w14:textId="77777777" w:rsidR="00F11550" w:rsidRPr="00F11550" w:rsidRDefault="00F11550" w:rsidP="00930ED1">
            <w:pPr>
              <w:rPr>
                <w:b/>
                <w:sz w:val="24"/>
              </w:rPr>
            </w:pPr>
          </w:p>
          <w:p w14:paraId="2E667F7E" w14:textId="77777777" w:rsidR="00F11550" w:rsidRPr="00F11550" w:rsidRDefault="00F11550" w:rsidP="00930ED1">
            <w:pPr>
              <w:jc w:val="center"/>
              <w:rPr>
                <w:sz w:val="24"/>
              </w:rPr>
            </w:pPr>
          </w:p>
        </w:tc>
        <w:tc>
          <w:tcPr>
            <w:tcW w:w="7059" w:type="dxa"/>
          </w:tcPr>
          <w:p w14:paraId="2D35E090" w14:textId="77777777" w:rsidR="00F11550" w:rsidRPr="00F11550" w:rsidRDefault="00F11550" w:rsidP="00930ED1">
            <w:pPr>
              <w:rPr>
                <w:b/>
                <w:bCs/>
                <w:sz w:val="24"/>
              </w:rPr>
            </w:pPr>
            <w:r w:rsidRPr="00F11550">
              <w:rPr>
                <w:b/>
                <w:bCs/>
                <w:sz w:val="24"/>
              </w:rPr>
              <w:t xml:space="preserve">What is the title of the paper? </w:t>
            </w:r>
          </w:p>
          <w:p w14:paraId="75C4004C" w14:textId="4B8C5DF3" w:rsidR="00F11550" w:rsidRPr="00F11550" w:rsidRDefault="00467286" w:rsidP="00467286">
            <w:pPr>
              <w:rPr>
                <w:sz w:val="24"/>
              </w:rPr>
            </w:pPr>
            <w:r w:rsidRPr="00467286">
              <w:rPr>
                <w:sz w:val="24"/>
              </w:rPr>
              <w:t>Embracing change: practical and theoretical</w:t>
            </w:r>
            <w:r>
              <w:rPr>
                <w:sz w:val="24"/>
              </w:rPr>
              <w:t xml:space="preserve"> </w:t>
            </w:r>
            <w:r w:rsidRPr="00467286">
              <w:rPr>
                <w:sz w:val="24"/>
              </w:rPr>
              <w:t>considerations for successful implementation of</w:t>
            </w:r>
            <w:r>
              <w:rPr>
                <w:sz w:val="24"/>
              </w:rPr>
              <w:t xml:space="preserve"> </w:t>
            </w:r>
            <w:r w:rsidRPr="00467286">
              <w:rPr>
                <w:sz w:val="24"/>
              </w:rPr>
              <w:t>technology assisting upper limb training in stroke</w:t>
            </w:r>
            <w:r>
              <w:rPr>
                <w:sz w:val="24"/>
              </w:rPr>
              <w:t>.</w:t>
            </w:r>
          </w:p>
          <w:p w14:paraId="7B4C61EF" w14:textId="77777777" w:rsidR="00F11550" w:rsidRPr="00F11550" w:rsidRDefault="00F11550" w:rsidP="00930ED1">
            <w:pPr>
              <w:rPr>
                <w:b/>
                <w:bCs/>
                <w:sz w:val="24"/>
              </w:rPr>
            </w:pPr>
            <w:r w:rsidRPr="00F11550">
              <w:rPr>
                <w:b/>
                <w:bCs/>
                <w:sz w:val="24"/>
              </w:rPr>
              <w:t xml:space="preserve">Does it have the keywords that you are searching for?  </w:t>
            </w:r>
          </w:p>
          <w:p w14:paraId="3C56179E" w14:textId="77777777" w:rsidR="00F11550" w:rsidRPr="00F11550" w:rsidRDefault="00F11550" w:rsidP="00930ED1">
            <w:pPr>
              <w:rPr>
                <w:sz w:val="24"/>
              </w:rPr>
            </w:pPr>
            <w:r w:rsidRPr="00F11550">
              <w:rPr>
                <w:sz w:val="24"/>
              </w:rPr>
              <w:t>Yes, it has.</w:t>
            </w:r>
          </w:p>
        </w:tc>
      </w:tr>
      <w:tr w:rsidR="00F11550" w:rsidRPr="00F11550" w14:paraId="2C9F7546" w14:textId="77777777" w:rsidTr="00930ED1">
        <w:trPr>
          <w:trHeight w:val="921"/>
        </w:trPr>
        <w:tc>
          <w:tcPr>
            <w:tcW w:w="1440" w:type="dxa"/>
          </w:tcPr>
          <w:p w14:paraId="7B318D3E" w14:textId="77777777" w:rsidR="00F11550" w:rsidRPr="00F11550" w:rsidRDefault="00F11550" w:rsidP="00930ED1">
            <w:pPr>
              <w:rPr>
                <w:b/>
                <w:sz w:val="24"/>
              </w:rPr>
            </w:pPr>
            <w:r w:rsidRPr="00F11550">
              <w:rPr>
                <w:b/>
                <w:sz w:val="24"/>
              </w:rPr>
              <w:t>Author</w:t>
            </w:r>
          </w:p>
        </w:tc>
        <w:tc>
          <w:tcPr>
            <w:tcW w:w="7059" w:type="dxa"/>
          </w:tcPr>
          <w:p w14:paraId="37047D95" w14:textId="77777777" w:rsidR="00F11550" w:rsidRPr="00F11550" w:rsidRDefault="00F11550" w:rsidP="00930ED1">
            <w:pPr>
              <w:rPr>
                <w:sz w:val="24"/>
              </w:rPr>
            </w:pPr>
            <w:r w:rsidRPr="00F11550">
              <w:rPr>
                <w:b/>
                <w:bCs/>
                <w:sz w:val="24"/>
              </w:rPr>
              <w:t>Who is the lead author and co-author</w:t>
            </w:r>
            <w:r w:rsidRPr="00F11550">
              <w:rPr>
                <w:sz w:val="24"/>
              </w:rPr>
              <w:t xml:space="preserve">? </w:t>
            </w:r>
          </w:p>
          <w:p w14:paraId="74DB40BF" w14:textId="15F0E14A" w:rsidR="00F11550" w:rsidRPr="00F11550" w:rsidRDefault="00467286" w:rsidP="00930ED1">
            <w:pPr>
              <w:rPr>
                <w:sz w:val="24"/>
              </w:rPr>
            </w:pPr>
            <w:r w:rsidRPr="00467286">
              <w:rPr>
                <w:sz w:val="24"/>
              </w:rPr>
              <w:t>Ananda Hochstenbach-Waelen</w:t>
            </w:r>
            <w:r>
              <w:rPr>
                <w:sz w:val="24"/>
              </w:rPr>
              <w:t xml:space="preserve"> </w:t>
            </w:r>
            <w:r w:rsidRPr="00467286">
              <w:rPr>
                <w:sz w:val="24"/>
              </w:rPr>
              <w:t>and Henk AM Seelen</w:t>
            </w:r>
            <w:r>
              <w:rPr>
                <w:sz w:val="24"/>
              </w:rPr>
              <w:t>.</w:t>
            </w:r>
          </w:p>
          <w:p w14:paraId="1A4FD780" w14:textId="77777777" w:rsidR="00F11550" w:rsidRPr="00F11550" w:rsidRDefault="00F11550" w:rsidP="00930ED1">
            <w:pPr>
              <w:rPr>
                <w:b/>
                <w:bCs/>
                <w:sz w:val="24"/>
              </w:rPr>
            </w:pPr>
            <w:r w:rsidRPr="00F11550">
              <w:rPr>
                <w:b/>
                <w:bCs/>
                <w:sz w:val="24"/>
              </w:rPr>
              <w:t xml:space="preserve">Which organizations or institutions they belong to? </w:t>
            </w:r>
          </w:p>
          <w:p w14:paraId="3594C91D" w14:textId="6A5007CD" w:rsidR="00F11550" w:rsidRPr="00F11550" w:rsidRDefault="00467286" w:rsidP="00467286">
            <w:pPr>
              <w:rPr>
                <w:sz w:val="24"/>
              </w:rPr>
            </w:pPr>
            <w:r w:rsidRPr="00467286">
              <w:rPr>
                <w:sz w:val="24"/>
              </w:rPr>
              <w:t>Adelante Centre of Expertise in Rehabilitation and Audiology</w:t>
            </w:r>
            <w:r>
              <w:rPr>
                <w:sz w:val="24"/>
              </w:rPr>
              <w:t xml:space="preserve">, </w:t>
            </w:r>
            <w:r w:rsidRPr="00467286">
              <w:rPr>
                <w:sz w:val="24"/>
              </w:rPr>
              <w:t>Department of</w:t>
            </w:r>
            <w:r>
              <w:rPr>
                <w:sz w:val="24"/>
              </w:rPr>
              <w:t xml:space="preserve"> </w:t>
            </w:r>
            <w:r w:rsidRPr="00467286">
              <w:rPr>
                <w:sz w:val="24"/>
              </w:rPr>
              <w:t>Industrial Design, User Centred Engineering Group,</w:t>
            </w:r>
            <w:r>
              <w:rPr>
                <w:sz w:val="24"/>
              </w:rPr>
              <w:t xml:space="preserve"> </w:t>
            </w:r>
            <w:r w:rsidRPr="00467286">
              <w:rPr>
                <w:sz w:val="24"/>
              </w:rPr>
              <w:t>Research</w:t>
            </w:r>
            <w:r>
              <w:rPr>
                <w:sz w:val="24"/>
              </w:rPr>
              <w:t xml:space="preserve"> </w:t>
            </w:r>
            <w:r w:rsidRPr="00467286">
              <w:rPr>
                <w:sz w:val="24"/>
              </w:rPr>
              <w:t>School CAPHRI, Department of Rehabilitation Medicine</w:t>
            </w:r>
          </w:p>
          <w:p w14:paraId="27F4258B" w14:textId="77777777" w:rsidR="00F11550" w:rsidRPr="00F11550" w:rsidRDefault="00F11550" w:rsidP="00930ED1">
            <w:pPr>
              <w:rPr>
                <w:b/>
                <w:bCs/>
                <w:sz w:val="24"/>
              </w:rPr>
            </w:pPr>
            <w:r w:rsidRPr="00F11550">
              <w:rPr>
                <w:b/>
                <w:bCs/>
                <w:sz w:val="24"/>
              </w:rPr>
              <w:t xml:space="preserve">Are these organizations or institutions reputable? Search for it on their websites. </w:t>
            </w:r>
          </w:p>
          <w:p w14:paraId="5C510E53" w14:textId="77777777" w:rsidR="00F11550" w:rsidRPr="00F11550" w:rsidRDefault="00F11550" w:rsidP="00930ED1">
            <w:pPr>
              <w:rPr>
                <w:sz w:val="24"/>
              </w:rPr>
            </w:pPr>
            <w:r w:rsidRPr="00F11550">
              <w:rPr>
                <w:sz w:val="24"/>
              </w:rPr>
              <w:t>Yes.</w:t>
            </w:r>
          </w:p>
        </w:tc>
      </w:tr>
      <w:tr w:rsidR="00F11550" w:rsidRPr="00F11550" w14:paraId="2DF36CFA" w14:textId="77777777" w:rsidTr="00930ED1">
        <w:trPr>
          <w:trHeight w:val="651"/>
        </w:trPr>
        <w:tc>
          <w:tcPr>
            <w:tcW w:w="1440" w:type="dxa"/>
          </w:tcPr>
          <w:p w14:paraId="7C62C037" w14:textId="77777777" w:rsidR="00F11550" w:rsidRPr="00F11550" w:rsidRDefault="00F11550" w:rsidP="00930ED1">
            <w:pPr>
              <w:rPr>
                <w:b/>
                <w:sz w:val="24"/>
              </w:rPr>
            </w:pPr>
            <w:r w:rsidRPr="00F11550">
              <w:rPr>
                <w:b/>
                <w:sz w:val="24"/>
              </w:rPr>
              <w:t xml:space="preserve">Publication Type </w:t>
            </w:r>
          </w:p>
        </w:tc>
        <w:tc>
          <w:tcPr>
            <w:tcW w:w="7059" w:type="dxa"/>
          </w:tcPr>
          <w:p w14:paraId="7374EA40" w14:textId="77777777" w:rsidR="00F11550" w:rsidRPr="00F11550" w:rsidRDefault="00F11550" w:rsidP="00930ED1">
            <w:pPr>
              <w:rPr>
                <w:b/>
                <w:bCs/>
                <w:sz w:val="24"/>
              </w:rPr>
            </w:pPr>
            <w:r w:rsidRPr="00F11550">
              <w:rPr>
                <w:b/>
                <w:bCs/>
                <w:sz w:val="24"/>
              </w:rPr>
              <w:t xml:space="preserve">Is this paper published in a journal or a conference proceeding, magazine etc.? </w:t>
            </w:r>
          </w:p>
          <w:p w14:paraId="5742ABCE" w14:textId="1E84BEEB" w:rsidR="00F11550" w:rsidRPr="00F11550" w:rsidRDefault="00467286" w:rsidP="00467286">
            <w:pPr>
              <w:rPr>
                <w:sz w:val="24"/>
              </w:rPr>
            </w:pPr>
            <w:r w:rsidRPr="00467286">
              <w:rPr>
                <w:sz w:val="24"/>
              </w:rPr>
              <w:t>JOURNAL OF NEUROENGINEERING</w:t>
            </w:r>
            <w:r w:rsidR="00D45D48">
              <w:rPr>
                <w:sz w:val="24"/>
              </w:rPr>
              <w:t xml:space="preserve"> </w:t>
            </w:r>
            <w:r w:rsidRPr="00467286">
              <w:rPr>
                <w:sz w:val="24"/>
              </w:rPr>
              <w:t>AND REHABILITATION</w:t>
            </w:r>
          </w:p>
          <w:p w14:paraId="33C5DE58" w14:textId="77777777" w:rsidR="00F11550" w:rsidRPr="00F11550" w:rsidRDefault="00F11550" w:rsidP="00930ED1">
            <w:pPr>
              <w:rPr>
                <w:b/>
                <w:bCs/>
                <w:sz w:val="24"/>
              </w:rPr>
            </w:pPr>
            <w:r w:rsidRPr="00F11550">
              <w:rPr>
                <w:b/>
                <w:bCs/>
                <w:sz w:val="24"/>
              </w:rPr>
              <w:lastRenderedPageBreak/>
              <w:t xml:space="preserve">Does this look like an authentic source? </w:t>
            </w:r>
          </w:p>
          <w:p w14:paraId="48EFAE02" w14:textId="77777777" w:rsidR="00F11550" w:rsidRPr="00F11550" w:rsidRDefault="00F11550" w:rsidP="00930ED1">
            <w:pPr>
              <w:rPr>
                <w:sz w:val="24"/>
              </w:rPr>
            </w:pPr>
            <w:r w:rsidRPr="00F11550">
              <w:rPr>
                <w:sz w:val="24"/>
              </w:rPr>
              <w:t>Yes, it does.</w:t>
            </w:r>
          </w:p>
        </w:tc>
      </w:tr>
      <w:tr w:rsidR="00F11550" w:rsidRPr="00F11550" w14:paraId="70607275" w14:textId="77777777" w:rsidTr="00930ED1">
        <w:trPr>
          <w:trHeight w:val="624"/>
        </w:trPr>
        <w:tc>
          <w:tcPr>
            <w:tcW w:w="1440" w:type="dxa"/>
          </w:tcPr>
          <w:p w14:paraId="6EA87C06" w14:textId="77777777" w:rsidR="00F11550" w:rsidRPr="00F11550" w:rsidRDefault="00F11550" w:rsidP="00930ED1">
            <w:pPr>
              <w:rPr>
                <w:b/>
                <w:sz w:val="24"/>
              </w:rPr>
            </w:pPr>
            <w:r w:rsidRPr="00F11550">
              <w:rPr>
                <w:b/>
                <w:sz w:val="24"/>
              </w:rPr>
              <w:lastRenderedPageBreak/>
              <w:t xml:space="preserve">Date of Publication </w:t>
            </w:r>
          </w:p>
        </w:tc>
        <w:tc>
          <w:tcPr>
            <w:tcW w:w="7059" w:type="dxa"/>
          </w:tcPr>
          <w:p w14:paraId="50AADDC7" w14:textId="77777777" w:rsidR="00F11550" w:rsidRPr="00F11550" w:rsidRDefault="00F11550" w:rsidP="00930ED1">
            <w:pPr>
              <w:rPr>
                <w:b/>
                <w:bCs/>
                <w:sz w:val="24"/>
              </w:rPr>
            </w:pPr>
            <w:r w:rsidRPr="00F11550">
              <w:rPr>
                <w:b/>
                <w:bCs/>
                <w:sz w:val="24"/>
              </w:rPr>
              <w:t xml:space="preserve">When was it published? </w:t>
            </w:r>
          </w:p>
          <w:p w14:paraId="2C7975E3" w14:textId="2542BCF2" w:rsidR="00F11550" w:rsidRPr="00F11550" w:rsidRDefault="00467286" w:rsidP="00930ED1">
            <w:pPr>
              <w:rPr>
                <w:sz w:val="24"/>
              </w:rPr>
            </w:pPr>
            <w:r w:rsidRPr="00467286">
              <w:rPr>
                <w:sz w:val="24"/>
              </w:rPr>
              <w:t>2 August 2012</w:t>
            </w:r>
          </w:p>
          <w:p w14:paraId="4AAC5FC1" w14:textId="77777777" w:rsidR="00F11550" w:rsidRPr="00F11550" w:rsidRDefault="00F11550" w:rsidP="00930ED1">
            <w:pPr>
              <w:rPr>
                <w:b/>
                <w:bCs/>
                <w:sz w:val="24"/>
              </w:rPr>
            </w:pPr>
            <w:r w:rsidRPr="00F11550">
              <w:rPr>
                <w:b/>
                <w:bCs/>
                <w:sz w:val="24"/>
              </w:rPr>
              <w:t xml:space="preserve">Does the paper focus on current issues? </w:t>
            </w:r>
          </w:p>
          <w:p w14:paraId="51E2443B" w14:textId="77777777" w:rsidR="00F11550" w:rsidRPr="00F11550" w:rsidRDefault="00F11550" w:rsidP="00930ED1">
            <w:pPr>
              <w:rPr>
                <w:sz w:val="24"/>
              </w:rPr>
            </w:pPr>
            <w:r w:rsidRPr="00F11550">
              <w:rPr>
                <w:sz w:val="24"/>
              </w:rPr>
              <w:t>Yes, it is.</w:t>
            </w:r>
          </w:p>
        </w:tc>
      </w:tr>
      <w:tr w:rsidR="00F11550" w:rsidRPr="00F11550" w14:paraId="3F4984B2" w14:textId="77777777" w:rsidTr="00930ED1">
        <w:trPr>
          <w:trHeight w:val="651"/>
        </w:trPr>
        <w:tc>
          <w:tcPr>
            <w:tcW w:w="1440" w:type="dxa"/>
          </w:tcPr>
          <w:p w14:paraId="3F13E957" w14:textId="77777777" w:rsidR="00F11550" w:rsidRPr="00F11550" w:rsidRDefault="00F11550" w:rsidP="00930ED1">
            <w:pPr>
              <w:rPr>
                <w:b/>
                <w:sz w:val="24"/>
              </w:rPr>
            </w:pPr>
            <w:r w:rsidRPr="00F11550">
              <w:rPr>
                <w:b/>
                <w:sz w:val="24"/>
              </w:rPr>
              <w:t>Purpose of the study</w:t>
            </w:r>
          </w:p>
        </w:tc>
        <w:tc>
          <w:tcPr>
            <w:tcW w:w="7059" w:type="dxa"/>
          </w:tcPr>
          <w:p w14:paraId="79EB8BBD" w14:textId="77777777" w:rsidR="00F11550" w:rsidRPr="00F11550" w:rsidRDefault="00F11550" w:rsidP="00930ED1">
            <w:pPr>
              <w:rPr>
                <w:b/>
                <w:bCs/>
                <w:sz w:val="24"/>
              </w:rPr>
            </w:pPr>
            <w:r w:rsidRPr="00F11550">
              <w:rPr>
                <w:b/>
                <w:bCs/>
                <w:sz w:val="24"/>
              </w:rPr>
              <w:t xml:space="preserve">Why was this study carried out? </w:t>
            </w:r>
          </w:p>
          <w:p w14:paraId="6EA70BB8" w14:textId="708FDA6C" w:rsidR="00F11550" w:rsidRPr="00F11550" w:rsidRDefault="00467286" w:rsidP="00930ED1">
            <w:pPr>
              <w:rPr>
                <w:sz w:val="24"/>
              </w:rPr>
            </w:pPr>
            <w:r w:rsidRPr="00467286">
              <w:rPr>
                <w:sz w:val="24"/>
              </w:rPr>
              <w:t>Currently, implementation of this technology in clinics is limited. The purpose of this study was to identify criteria and conditions that people involved in the development of such technology should consider in order to achieve a (more) successful implementation of the technology in the clinic.</w:t>
            </w:r>
          </w:p>
          <w:p w14:paraId="19797E7E" w14:textId="77777777" w:rsidR="00F11550" w:rsidRPr="00F11550" w:rsidRDefault="00F11550" w:rsidP="00930ED1">
            <w:pPr>
              <w:rPr>
                <w:b/>
                <w:bCs/>
                <w:sz w:val="24"/>
              </w:rPr>
            </w:pPr>
            <w:r w:rsidRPr="00F11550">
              <w:rPr>
                <w:b/>
                <w:bCs/>
                <w:sz w:val="24"/>
              </w:rPr>
              <w:t xml:space="preserve">What is the knowledge gap this paper is trying to fill? </w:t>
            </w:r>
          </w:p>
          <w:p w14:paraId="5C4ADE93" w14:textId="59BB4257" w:rsidR="00F11550" w:rsidRPr="00F11550" w:rsidRDefault="00467286" w:rsidP="00930ED1">
            <w:pPr>
              <w:rPr>
                <w:sz w:val="24"/>
              </w:rPr>
            </w:pPr>
            <w:r w:rsidRPr="00467286">
              <w:rPr>
                <w:sz w:val="24"/>
              </w:rPr>
              <w:t xml:space="preserve">In order to meet the increasing therapy demand, rehabilitation technology for upper limb training in stroke patients may play an important role as a therapy tool in the future. </w:t>
            </w:r>
          </w:p>
        </w:tc>
      </w:tr>
      <w:tr w:rsidR="00F11550" w:rsidRPr="00F11550" w14:paraId="041388C2" w14:textId="77777777" w:rsidTr="00930ED1">
        <w:trPr>
          <w:trHeight w:val="624"/>
        </w:trPr>
        <w:tc>
          <w:tcPr>
            <w:tcW w:w="1440" w:type="dxa"/>
          </w:tcPr>
          <w:p w14:paraId="02746B99" w14:textId="77777777" w:rsidR="00F11550" w:rsidRPr="00F11550" w:rsidRDefault="00F11550" w:rsidP="00930ED1">
            <w:pPr>
              <w:rPr>
                <w:b/>
                <w:sz w:val="24"/>
              </w:rPr>
            </w:pPr>
            <w:r w:rsidRPr="00F11550">
              <w:rPr>
                <w:b/>
                <w:sz w:val="24"/>
              </w:rPr>
              <w:t xml:space="preserve">Methods </w:t>
            </w:r>
          </w:p>
        </w:tc>
        <w:tc>
          <w:tcPr>
            <w:tcW w:w="7059" w:type="dxa"/>
          </w:tcPr>
          <w:p w14:paraId="47507245" w14:textId="77777777" w:rsidR="00F11550" w:rsidRPr="00F11550" w:rsidRDefault="00F11550" w:rsidP="00930ED1">
            <w:pPr>
              <w:rPr>
                <w:b/>
                <w:bCs/>
                <w:sz w:val="24"/>
              </w:rPr>
            </w:pPr>
            <w:r w:rsidRPr="00F11550">
              <w:rPr>
                <w:b/>
                <w:bCs/>
                <w:sz w:val="24"/>
              </w:rPr>
              <w:t xml:space="preserve">How was this study carried out? </w:t>
            </w:r>
          </w:p>
          <w:p w14:paraId="027EE393" w14:textId="573587C7" w:rsidR="00F11550" w:rsidRPr="00F11550" w:rsidRDefault="00467286" w:rsidP="00930ED1">
            <w:pPr>
              <w:rPr>
                <w:sz w:val="24"/>
              </w:rPr>
            </w:pPr>
            <w:r w:rsidRPr="00467286">
              <w:rPr>
                <w:sz w:val="24"/>
              </w:rPr>
              <w:t>A literature search was conducted in the PubMed and IEEE databases, as well as semi-structured interviews with stroke rehabilitation therapists, to identify the criteria and conditions that technology should meet in order to facilitate (implement) technology-assisted arm-hand skills training in stroke rehabilitation therapy. Furthermore, an implementation strategy commonly used in general health care was used to create a step-by-step guide to help with the successful implementation of this technology in stroke therapy. This guidance incorporates implementation-related criteria mentioned by therapists during interviews.</w:t>
            </w:r>
          </w:p>
          <w:p w14:paraId="210C3A7B" w14:textId="3BA6BF99" w:rsidR="00F11550" w:rsidRPr="00F11550" w:rsidRDefault="00F11550" w:rsidP="00930ED1">
            <w:pPr>
              <w:rPr>
                <w:b/>
                <w:bCs/>
                <w:sz w:val="24"/>
              </w:rPr>
            </w:pPr>
            <w:r w:rsidRPr="00F11550">
              <w:rPr>
                <w:b/>
                <w:bCs/>
                <w:sz w:val="24"/>
              </w:rPr>
              <w:t xml:space="preserve">Were there any specific procedures? </w:t>
            </w:r>
          </w:p>
          <w:p w14:paraId="6D2C42EB" w14:textId="77777777" w:rsidR="00F11550" w:rsidRPr="00F11550" w:rsidRDefault="00F11550" w:rsidP="00930ED1">
            <w:pPr>
              <w:rPr>
                <w:sz w:val="24"/>
              </w:rPr>
            </w:pPr>
            <w:r w:rsidRPr="00F11550">
              <w:rPr>
                <w:sz w:val="24"/>
              </w:rPr>
              <w:t>No, in order to release a research article, the authors were not required to adhere to any specific procedures.</w:t>
            </w:r>
          </w:p>
          <w:p w14:paraId="43D2429A" w14:textId="77777777" w:rsidR="00F11550" w:rsidRPr="00F11550" w:rsidRDefault="00F11550" w:rsidP="00930ED1">
            <w:pPr>
              <w:rPr>
                <w:b/>
                <w:bCs/>
                <w:sz w:val="24"/>
              </w:rPr>
            </w:pPr>
            <w:r w:rsidRPr="00F11550">
              <w:rPr>
                <w:b/>
                <w:bCs/>
                <w:sz w:val="24"/>
              </w:rPr>
              <w:t xml:space="preserve">What data was used, who were the participants for the experiments, how was the analysis done, etc.? </w:t>
            </w:r>
          </w:p>
          <w:p w14:paraId="7451E037" w14:textId="20F6EA30" w:rsidR="00467286" w:rsidRPr="00F11550" w:rsidRDefault="00467286" w:rsidP="00930ED1">
            <w:pPr>
              <w:rPr>
                <w:sz w:val="24"/>
              </w:rPr>
            </w:pPr>
            <w:r w:rsidRPr="00467286">
              <w:rPr>
                <w:sz w:val="24"/>
              </w:rPr>
              <w:t>Patient</w:t>
            </w:r>
            <w:r>
              <w:rPr>
                <w:sz w:val="24"/>
              </w:rPr>
              <w:t xml:space="preserve"> who required therapy or training for the upper limb were the participants through which date were gathered and analysis for the output.</w:t>
            </w:r>
          </w:p>
        </w:tc>
      </w:tr>
      <w:tr w:rsidR="00F11550" w:rsidRPr="00F11550" w14:paraId="230402A5" w14:textId="77777777" w:rsidTr="00930ED1">
        <w:trPr>
          <w:trHeight w:val="615"/>
        </w:trPr>
        <w:tc>
          <w:tcPr>
            <w:tcW w:w="1440" w:type="dxa"/>
          </w:tcPr>
          <w:p w14:paraId="7C7227CE" w14:textId="77777777" w:rsidR="00F11550" w:rsidRPr="00F11550" w:rsidRDefault="00F11550" w:rsidP="00930ED1">
            <w:pPr>
              <w:rPr>
                <w:b/>
                <w:sz w:val="24"/>
              </w:rPr>
            </w:pPr>
            <w:r w:rsidRPr="00F11550">
              <w:rPr>
                <w:b/>
                <w:sz w:val="24"/>
              </w:rPr>
              <w:t xml:space="preserve">Finding of the study </w:t>
            </w:r>
          </w:p>
        </w:tc>
        <w:tc>
          <w:tcPr>
            <w:tcW w:w="7059" w:type="dxa"/>
          </w:tcPr>
          <w:p w14:paraId="426E05EB" w14:textId="77777777" w:rsidR="00F11550" w:rsidRPr="00F11550" w:rsidRDefault="00F11550" w:rsidP="00930ED1">
            <w:pPr>
              <w:rPr>
                <w:b/>
                <w:bCs/>
                <w:sz w:val="24"/>
              </w:rPr>
            </w:pPr>
            <w:r w:rsidRPr="00F11550">
              <w:rPr>
                <w:b/>
                <w:bCs/>
                <w:sz w:val="24"/>
              </w:rPr>
              <w:t xml:space="preserve">What was found in the study?  </w:t>
            </w:r>
          </w:p>
          <w:p w14:paraId="39F910BD" w14:textId="795D9026" w:rsidR="00F11550" w:rsidRPr="00F11550" w:rsidRDefault="00467286" w:rsidP="00930ED1">
            <w:pPr>
              <w:rPr>
                <w:sz w:val="24"/>
              </w:rPr>
            </w:pPr>
            <w:r w:rsidRPr="00467286">
              <w:rPr>
                <w:sz w:val="24"/>
              </w:rPr>
              <w:t>The reported requirements are important as a guide for those involved in the development of rehabilitation technology for stroke patients' arm-hand therapy. The step-by-step guide serves as a tool for facilitating successful technology implementation in clinical practice, thereby meeting future therapy demand.</w:t>
            </w:r>
          </w:p>
        </w:tc>
      </w:tr>
      <w:tr w:rsidR="00F11550" w:rsidRPr="00F11550" w14:paraId="73856F97" w14:textId="77777777" w:rsidTr="00930ED1">
        <w:trPr>
          <w:trHeight w:val="615"/>
        </w:trPr>
        <w:tc>
          <w:tcPr>
            <w:tcW w:w="1440" w:type="dxa"/>
          </w:tcPr>
          <w:p w14:paraId="6BE64191" w14:textId="77777777" w:rsidR="00F11550" w:rsidRPr="00F11550" w:rsidRDefault="00F11550" w:rsidP="00930ED1">
            <w:pPr>
              <w:rPr>
                <w:b/>
                <w:sz w:val="24"/>
              </w:rPr>
            </w:pPr>
            <w:r w:rsidRPr="00F11550">
              <w:rPr>
                <w:b/>
                <w:sz w:val="24"/>
              </w:rPr>
              <w:t>Implications of Findings</w:t>
            </w:r>
          </w:p>
        </w:tc>
        <w:tc>
          <w:tcPr>
            <w:tcW w:w="7059" w:type="dxa"/>
          </w:tcPr>
          <w:p w14:paraId="7B6E3868" w14:textId="77777777" w:rsidR="00F11550" w:rsidRPr="00F11550" w:rsidRDefault="00F11550" w:rsidP="00930ED1">
            <w:pPr>
              <w:rPr>
                <w:b/>
                <w:bCs/>
                <w:sz w:val="24"/>
              </w:rPr>
            </w:pPr>
            <w:r w:rsidRPr="00F11550">
              <w:rPr>
                <w:b/>
                <w:bCs/>
                <w:sz w:val="24"/>
              </w:rPr>
              <w:t xml:space="preserve">How will the findings benefit society or bridge the knowledge gap? </w:t>
            </w:r>
          </w:p>
          <w:p w14:paraId="4E76DACD" w14:textId="5023214A" w:rsidR="00F11550" w:rsidRPr="00F11550" w:rsidRDefault="00467286" w:rsidP="00930ED1">
            <w:pPr>
              <w:rPr>
                <w:sz w:val="24"/>
              </w:rPr>
            </w:pPr>
            <w:r w:rsidRPr="00467286">
              <w:rPr>
                <w:sz w:val="24"/>
              </w:rPr>
              <w:t xml:space="preserve">Technology development in response to therapist needs and desires is critical for future use of technology in therapy. Feedback from end users during the development phases may help to improve a device. The reported guide, which includes implementation-related criteria and conditions from a therapist's perspective, may be helpful in facilitating </w:t>
            </w:r>
            <w:r w:rsidRPr="00467286">
              <w:rPr>
                <w:sz w:val="24"/>
              </w:rPr>
              <w:lastRenderedPageBreak/>
              <w:t>the successful implementation of useful and usable technology in clinical practice.</w:t>
            </w:r>
          </w:p>
          <w:p w14:paraId="40B4CF67" w14:textId="77777777" w:rsidR="00F11550" w:rsidRPr="00F11550" w:rsidRDefault="00F11550" w:rsidP="00930ED1">
            <w:pPr>
              <w:rPr>
                <w:sz w:val="24"/>
              </w:rPr>
            </w:pPr>
          </w:p>
        </w:tc>
      </w:tr>
      <w:tr w:rsidR="00F11550" w:rsidRPr="00F11550" w14:paraId="45D69B1F" w14:textId="77777777" w:rsidTr="00930ED1">
        <w:trPr>
          <w:trHeight w:val="615"/>
        </w:trPr>
        <w:tc>
          <w:tcPr>
            <w:tcW w:w="1440" w:type="dxa"/>
          </w:tcPr>
          <w:p w14:paraId="6116F781" w14:textId="77777777" w:rsidR="00F11550" w:rsidRPr="00F11550" w:rsidRDefault="00F11550" w:rsidP="00930ED1">
            <w:pPr>
              <w:rPr>
                <w:b/>
                <w:sz w:val="24"/>
              </w:rPr>
            </w:pPr>
            <w:r w:rsidRPr="00F11550">
              <w:rPr>
                <w:b/>
                <w:sz w:val="24"/>
              </w:rPr>
              <w:lastRenderedPageBreak/>
              <w:t>URL Link</w:t>
            </w:r>
          </w:p>
        </w:tc>
        <w:tc>
          <w:tcPr>
            <w:tcW w:w="7059" w:type="dxa"/>
          </w:tcPr>
          <w:p w14:paraId="0CA58B1D" w14:textId="12EDA8F3" w:rsidR="00F11550" w:rsidRPr="00F11550" w:rsidRDefault="00000000" w:rsidP="00930ED1">
            <w:pPr>
              <w:rPr>
                <w:sz w:val="24"/>
              </w:rPr>
            </w:pPr>
            <w:hyperlink r:id="rId7" w:history="1">
              <w:r w:rsidR="00467286" w:rsidRPr="00467286">
                <w:rPr>
                  <w:rStyle w:val="Hyperlink"/>
                  <w:sz w:val="24"/>
                </w:rPr>
                <w:t>https://jneuroengrehab.biomedcentral.com/articles/10.1186/1743-0003-9-52</w:t>
              </w:r>
            </w:hyperlink>
          </w:p>
        </w:tc>
      </w:tr>
    </w:tbl>
    <w:p w14:paraId="5509C7F5" w14:textId="77777777" w:rsidR="00F11550" w:rsidRPr="00F11550" w:rsidRDefault="00F11550" w:rsidP="00F11550">
      <w:pPr>
        <w:rPr>
          <w:sz w:val="24"/>
        </w:rPr>
      </w:pPr>
    </w:p>
    <w:p w14:paraId="7348D7B8" w14:textId="77777777" w:rsidR="00F11550" w:rsidRPr="00F11550" w:rsidRDefault="00F11550" w:rsidP="00F11550">
      <w:pPr>
        <w:rPr>
          <w:sz w:val="24"/>
        </w:rPr>
      </w:pPr>
    </w:p>
    <w:p w14:paraId="4C88A641" w14:textId="77777777" w:rsidR="00F11550" w:rsidRPr="00F11550" w:rsidRDefault="00F11550" w:rsidP="00F11550">
      <w:pPr>
        <w:rPr>
          <w:sz w:val="24"/>
        </w:rPr>
      </w:pPr>
    </w:p>
    <w:p w14:paraId="315EE18F" w14:textId="77777777" w:rsidR="00F11550" w:rsidRPr="00F11550" w:rsidRDefault="00F11550" w:rsidP="00F11550">
      <w:pPr>
        <w:rPr>
          <w:sz w:val="24"/>
        </w:rPr>
      </w:pPr>
      <w:r w:rsidRPr="00F11550">
        <w:rPr>
          <w:sz w:val="24"/>
        </w:rPr>
        <w:t xml:space="preserve">B.  After preparing the tables, students are required to prepare background research by answering following questions? (400 words or more expected). Please refer to the sample writeup presented during the lecture and include the following key points in your writeup. </w:t>
      </w:r>
    </w:p>
    <w:p w14:paraId="1FFFEB8A" w14:textId="77777777" w:rsidR="00F11550" w:rsidRPr="00F11550" w:rsidRDefault="00F11550" w:rsidP="00F11550">
      <w:pPr>
        <w:rPr>
          <w:sz w:val="24"/>
        </w:rPr>
      </w:pPr>
    </w:p>
    <w:p w14:paraId="37FBD6A3" w14:textId="77777777" w:rsidR="00F11550" w:rsidRPr="00F11550" w:rsidRDefault="00F11550" w:rsidP="00F11550">
      <w:pPr>
        <w:pStyle w:val="ListParagraph"/>
        <w:numPr>
          <w:ilvl w:val="0"/>
          <w:numId w:val="1"/>
        </w:numPr>
        <w:rPr>
          <w:sz w:val="24"/>
        </w:rPr>
      </w:pPr>
      <w:r w:rsidRPr="00F11550">
        <w:rPr>
          <w:sz w:val="24"/>
        </w:rPr>
        <w:t>Identify different point of views in the past studies</w:t>
      </w:r>
    </w:p>
    <w:p w14:paraId="53660C52" w14:textId="77777777" w:rsidR="00F11550" w:rsidRPr="00F11550" w:rsidRDefault="00F11550" w:rsidP="00F11550">
      <w:pPr>
        <w:pStyle w:val="ListParagraph"/>
        <w:numPr>
          <w:ilvl w:val="0"/>
          <w:numId w:val="1"/>
        </w:numPr>
        <w:rPr>
          <w:sz w:val="24"/>
        </w:rPr>
      </w:pPr>
      <w:r w:rsidRPr="00F11550">
        <w:rPr>
          <w:sz w:val="24"/>
        </w:rPr>
        <w:t xml:space="preserve">Elaborate on research findings that align with your point of view </w:t>
      </w:r>
    </w:p>
    <w:p w14:paraId="0CF38F37" w14:textId="77777777" w:rsidR="00F11550" w:rsidRPr="00F11550" w:rsidRDefault="00F11550" w:rsidP="00F11550">
      <w:pPr>
        <w:pStyle w:val="ListParagraph"/>
        <w:numPr>
          <w:ilvl w:val="0"/>
          <w:numId w:val="1"/>
        </w:numPr>
        <w:rPr>
          <w:sz w:val="24"/>
        </w:rPr>
      </w:pPr>
      <w:r w:rsidRPr="00F11550">
        <w:rPr>
          <w:sz w:val="24"/>
        </w:rPr>
        <w:t xml:space="preserve">Identify the limitations and the impact of the limitations </w:t>
      </w:r>
    </w:p>
    <w:p w14:paraId="76C9FA42" w14:textId="77777777" w:rsidR="00F11550" w:rsidRPr="00F11550" w:rsidRDefault="00F11550" w:rsidP="00F11550">
      <w:pPr>
        <w:pStyle w:val="ListParagraph"/>
        <w:numPr>
          <w:ilvl w:val="0"/>
          <w:numId w:val="1"/>
        </w:numPr>
        <w:rPr>
          <w:sz w:val="24"/>
        </w:rPr>
      </w:pPr>
      <w:r w:rsidRPr="00F11550">
        <w:rPr>
          <w:sz w:val="24"/>
        </w:rPr>
        <w:t xml:space="preserve">Describe the purpose statement of your study </w:t>
      </w:r>
    </w:p>
    <w:p w14:paraId="3D92A88B" w14:textId="77777777" w:rsidR="00F11550" w:rsidRPr="00F11550" w:rsidRDefault="00F11550" w:rsidP="00F11550">
      <w:pPr>
        <w:pStyle w:val="ListParagraph"/>
        <w:numPr>
          <w:ilvl w:val="0"/>
          <w:numId w:val="1"/>
        </w:numPr>
        <w:rPr>
          <w:sz w:val="24"/>
        </w:rPr>
      </w:pPr>
      <w:r w:rsidRPr="00F11550">
        <w:rPr>
          <w:sz w:val="24"/>
        </w:rPr>
        <w:t xml:space="preserve">List research questions needed to understand the purpose statement in depth/detail. </w:t>
      </w:r>
    </w:p>
    <w:p w14:paraId="3E58ABFF" w14:textId="77777777" w:rsidR="00F11550" w:rsidRPr="00F11550" w:rsidRDefault="00F11550" w:rsidP="00F11550">
      <w:pPr>
        <w:pStyle w:val="ListParagraph"/>
        <w:numPr>
          <w:ilvl w:val="0"/>
          <w:numId w:val="1"/>
        </w:numPr>
        <w:rPr>
          <w:sz w:val="24"/>
        </w:rPr>
      </w:pPr>
      <w:r w:rsidRPr="00F11550">
        <w:rPr>
          <w:sz w:val="24"/>
        </w:rPr>
        <w:t xml:space="preserve">List research objectives that you can evaluate with your research findings.    </w:t>
      </w:r>
    </w:p>
    <w:p w14:paraId="6ACB24C2" w14:textId="77777777" w:rsidR="00F11550" w:rsidRPr="00F11550" w:rsidRDefault="00F11550" w:rsidP="00F11550">
      <w:pPr>
        <w:rPr>
          <w:sz w:val="24"/>
        </w:rPr>
      </w:pPr>
    </w:p>
    <w:p w14:paraId="0E4E1F7D" w14:textId="77777777" w:rsidR="00F11550" w:rsidRPr="00F11550" w:rsidRDefault="00F11550" w:rsidP="00F11550">
      <w:pPr>
        <w:rPr>
          <w:sz w:val="24"/>
        </w:rPr>
      </w:pPr>
      <w:r w:rsidRPr="00F11550">
        <w:rPr>
          <w:sz w:val="24"/>
        </w:rPr>
        <w:t xml:space="preserve">You are strictly required to follow ACM styling and referencing formats when using the three scholarly publications that you have used in answering A. </w:t>
      </w:r>
    </w:p>
    <w:p w14:paraId="661ABF5F" w14:textId="77777777" w:rsidR="00F11550" w:rsidRPr="00F11550" w:rsidRDefault="00F11550" w:rsidP="00F11550">
      <w:pPr>
        <w:rPr>
          <w:sz w:val="24"/>
        </w:rPr>
      </w:pPr>
    </w:p>
    <w:p w14:paraId="2B2C8BDC" w14:textId="77777777" w:rsidR="00F11550" w:rsidRPr="00F11550" w:rsidRDefault="00F11550" w:rsidP="00F11550">
      <w:pPr>
        <w:rPr>
          <w:sz w:val="24"/>
        </w:rPr>
      </w:pPr>
      <w:r w:rsidRPr="00F11550">
        <w:rPr>
          <w:sz w:val="24"/>
        </w:rPr>
        <w:t>Please save this file using the following naming standard. {your name} {course name} {assignment number}, for e.g. John_Project_Foundation_Assignment_2</w:t>
      </w:r>
    </w:p>
    <w:p w14:paraId="66FE436C" w14:textId="77777777" w:rsidR="00F11550" w:rsidRPr="00F11550" w:rsidRDefault="00F11550" w:rsidP="00F11550">
      <w:pPr>
        <w:rPr>
          <w:sz w:val="24"/>
        </w:rPr>
      </w:pPr>
    </w:p>
    <w:p w14:paraId="58FA8BA4" w14:textId="60393D5B" w:rsidR="00635B51" w:rsidRDefault="00635B51" w:rsidP="00F11550">
      <w:pPr>
        <w:rPr>
          <w:sz w:val="24"/>
        </w:rPr>
      </w:pPr>
    </w:p>
    <w:p w14:paraId="0EF3AE25" w14:textId="356C6C00" w:rsidR="00D45D48" w:rsidRDefault="00D45D48" w:rsidP="00F11550">
      <w:pPr>
        <w:rPr>
          <w:sz w:val="24"/>
        </w:rPr>
      </w:pPr>
    </w:p>
    <w:p w14:paraId="1B781C6F" w14:textId="32A5DEB1" w:rsidR="00D45D48" w:rsidRDefault="00D45D48" w:rsidP="00F11550">
      <w:pPr>
        <w:rPr>
          <w:sz w:val="24"/>
        </w:rPr>
      </w:pPr>
    </w:p>
    <w:p w14:paraId="205CF5BC" w14:textId="294BE113" w:rsidR="00687A3D" w:rsidRDefault="00687A3D" w:rsidP="00F11550">
      <w:pPr>
        <w:rPr>
          <w:sz w:val="24"/>
        </w:rPr>
      </w:pPr>
    </w:p>
    <w:p w14:paraId="5F065D15" w14:textId="122DDDE7" w:rsidR="00687A3D" w:rsidRDefault="00687A3D" w:rsidP="00F11550">
      <w:pPr>
        <w:rPr>
          <w:sz w:val="24"/>
        </w:rPr>
      </w:pPr>
    </w:p>
    <w:p w14:paraId="04A69048" w14:textId="04F9D7D3" w:rsidR="00687A3D" w:rsidRDefault="00687A3D" w:rsidP="00F11550">
      <w:pPr>
        <w:rPr>
          <w:sz w:val="24"/>
        </w:rPr>
      </w:pPr>
    </w:p>
    <w:p w14:paraId="7FD97FEE" w14:textId="560DDC33" w:rsidR="00687A3D" w:rsidRDefault="00687A3D" w:rsidP="00F11550">
      <w:pPr>
        <w:rPr>
          <w:sz w:val="24"/>
        </w:rPr>
      </w:pPr>
    </w:p>
    <w:p w14:paraId="6CC56B6A" w14:textId="6CB6A802" w:rsidR="00687A3D" w:rsidRDefault="00687A3D" w:rsidP="00F11550">
      <w:pPr>
        <w:rPr>
          <w:sz w:val="24"/>
        </w:rPr>
      </w:pPr>
    </w:p>
    <w:p w14:paraId="36584126" w14:textId="72C82259" w:rsidR="00687A3D" w:rsidRDefault="00687A3D" w:rsidP="00F11550">
      <w:pPr>
        <w:rPr>
          <w:sz w:val="24"/>
        </w:rPr>
      </w:pPr>
    </w:p>
    <w:p w14:paraId="02DA9E7B" w14:textId="17FE88C3" w:rsidR="00687A3D" w:rsidRDefault="00687A3D" w:rsidP="00F11550">
      <w:pPr>
        <w:rPr>
          <w:sz w:val="24"/>
        </w:rPr>
      </w:pPr>
    </w:p>
    <w:p w14:paraId="1AD15D89" w14:textId="6CFE2031" w:rsidR="00687A3D" w:rsidRDefault="00687A3D" w:rsidP="00F11550">
      <w:pPr>
        <w:rPr>
          <w:sz w:val="24"/>
        </w:rPr>
      </w:pPr>
    </w:p>
    <w:p w14:paraId="6C25E651" w14:textId="0501AEA3" w:rsidR="00687A3D" w:rsidRDefault="00687A3D" w:rsidP="00F11550">
      <w:pPr>
        <w:rPr>
          <w:sz w:val="24"/>
        </w:rPr>
      </w:pPr>
    </w:p>
    <w:p w14:paraId="2C954469" w14:textId="756E3586" w:rsidR="00687A3D" w:rsidRDefault="00687A3D" w:rsidP="00F11550">
      <w:pPr>
        <w:rPr>
          <w:sz w:val="24"/>
        </w:rPr>
      </w:pPr>
    </w:p>
    <w:p w14:paraId="20085D87" w14:textId="7BF8C3A7" w:rsidR="00687A3D" w:rsidRDefault="00687A3D" w:rsidP="00F11550">
      <w:pPr>
        <w:rPr>
          <w:sz w:val="24"/>
        </w:rPr>
      </w:pPr>
    </w:p>
    <w:p w14:paraId="1176E60A" w14:textId="1963D797" w:rsidR="00687A3D" w:rsidRDefault="00687A3D" w:rsidP="00F11550">
      <w:pPr>
        <w:rPr>
          <w:sz w:val="24"/>
        </w:rPr>
      </w:pPr>
    </w:p>
    <w:p w14:paraId="26527A0C" w14:textId="4520EF0F" w:rsidR="00687A3D" w:rsidRDefault="00687A3D" w:rsidP="00F11550">
      <w:pPr>
        <w:rPr>
          <w:sz w:val="24"/>
        </w:rPr>
      </w:pPr>
    </w:p>
    <w:p w14:paraId="1B7FDDFB" w14:textId="77777777" w:rsidR="00687A3D" w:rsidRDefault="00687A3D" w:rsidP="00F11550">
      <w:pPr>
        <w:rPr>
          <w:sz w:val="24"/>
        </w:rPr>
      </w:pPr>
    </w:p>
    <w:p w14:paraId="75DAD40F" w14:textId="0056D4EC" w:rsidR="00D45D48" w:rsidRPr="00A7634D" w:rsidRDefault="00D45D48" w:rsidP="00D45D48">
      <w:pPr>
        <w:jc w:val="center"/>
        <w:rPr>
          <w:b/>
          <w:bCs/>
          <w:sz w:val="28"/>
          <w:szCs w:val="28"/>
          <w:u w:val="single"/>
        </w:rPr>
      </w:pPr>
      <w:r w:rsidRPr="00A7634D">
        <w:rPr>
          <w:b/>
          <w:bCs/>
          <w:sz w:val="28"/>
          <w:szCs w:val="28"/>
          <w:u w:val="single"/>
        </w:rPr>
        <w:t>Background Research</w:t>
      </w:r>
    </w:p>
    <w:p w14:paraId="1E3314FD" w14:textId="28B8EAAE" w:rsidR="00D45D48" w:rsidRDefault="00D45D48" w:rsidP="00D45D48">
      <w:pPr>
        <w:jc w:val="center"/>
        <w:rPr>
          <w:sz w:val="28"/>
          <w:szCs w:val="28"/>
        </w:rPr>
      </w:pPr>
    </w:p>
    <w:p w14:paraId="590FE2FC" w14:textId="5183CC37" w:rsidR="00D45D48" w:rsidRPr="00D45D48" w:rsidRDefault="00D45D48" w:rsidP="00D45D48">
      <w:pPr>
        <w:jc w:val="center"/>
        <w:rPr>
          <w:sz w:val="24"/>
        </w:rPr>
      </w:pPr>
    </w:p>
    <w:p w14:paraId="483E3EAF" w14:textId="77777777" w:rsidR="00D45D48" w:rsidRPr="00D45D48" w:rsidRDefault="00D45D48" w:rsidP="00D45D48">
      <w:pPr>
        <w:jc w:val="both"/>
        <w:rPr>
          <w:sz w:val="24"/>
        </w:rPr>
      </w:pPr>
    </w:p>
    <w:p w14:paraId="7999DB73" w14:textId="226EA8DD" w:rsidR="00D45D48" w:rsidRDefault="00D45D48" w:rsidP="00687A3D">
      <w:pPr>
        <w:jc w:val="both"/>
        <w:rPr>
          <w:sz w:val="24"/>
        </w:rPr>
      </w:pPr>
      <w:r>
        <w:rPr>
          <w:sz w:val="24"/>
        </w:rPr>
        <w:t xml:space="preserve">As the project type I have </w:t>
      </w:r>
      <w:r w:rsidR="00687A3D">
        <w:rPr>
          <w:sz w:val="24"/>
        </w:rPr>
        <w:t>chosen</w:t>
      </w:r>
      <w:r>
        <w:rPr>
          <w:sz w:val="24"/>
        </w:rPr>
        <w:t xml:space="preserve"> is “</w:t>
      </w:r>
      <w:r w:rsidRPr="00F11550">
        <w:rPr>
          <w:sz w:val="24"/>
        </w:rPr>
        <w:t>Practical implementation of a system or technology</w:t>
      </w:r>
      <w:r>
        <w:rPr>
          <w:sz w:val="24"/>
        </w:rPr>
        <w:t xml:space="preserve">”. I have researched different journals, article, papers, </w:t>
      </w:r>
      <w:r w:rsidR="00687A3D">
        <w:rPr>
          <w:sz w:val="24"/>
        </w:rPr>
        <w:t>etc.</w:t>
      </w:r>
      <w:r>
        <w:rPr>
          <w:sz w:val="24"/>
        </w:rPr>
        <w:t xml:space="preserve"> for this topic. I have come up with 3 different articles which I think meet the requirement of practical implementation of a system or technology. As the system or technology is developing in an immense rate new innovation are made in order to make our life easy and healthy. There is no field untouched by </w:t>
      </w:r>
      <w:r w:rsidR="00687A3D">
        <w:rPr>
          <w:sz w:val="24"/>
        </w:rPr>
        <w:t>technology</w:t>
      </w:r>
      <w:r>
        <w:rPr>
          <w:sz w:val="24"/>
        </w:rPr>
        <w:t xml:space="preserve"> education, transportation, agriculture, health, etc. With the advancement of the technology AI are developed and implemented in a different sector, which help us to save our time and money. I have mainly focused technology that are implemented in health sector and how they are preforming to make </w:t>
      </w:r>
      <w:r w:rsidRPr="00082DEF">
        <w:rPr>
          <w:sz w:val="24"/>
        </w:rPr>
        <w:t>patient</w:t>
      </w:r>
      <w:r>
        <w:rPr>
          <w:sz w:val="24"/>
        </w:rPr>
        <w:t xml:space="preserve"> life easier.</w:t>
      </w:r>
    </w:p>
    <w:p w14:paraId="2DBF9E06" w14:textId="04364FF3" w:rsidR="00687A3D" w:rsidRDefault="00D45D48" w:rsidP="00687A3D">
      <w:pPr>
        <w:jc w:val="both"/>
        <w:rPr>
          <w:sz w:val="24"/>
        </w:rPr>
      </w:pPr>
      <w:r>
        <w:rPr>
          <w:sz w:val="24"/>
        </w:rPr>
        <w:t xml:space="preserve">In those research, I study how different technology or system are being introduced in different field of health </w:t>
      </w:r>
      <w:r w:rsidR="00687A3D">
        <w:rPr>
          <w:sz w:val="24"/>
        </w:rPr>
        <w:t>which is helping the patient and the organization to keep and maintain the health of the organization. Although in the past the technology or system is used rarely used in the health as well as other field, now it is vastly used. From monitoring the diabetes, insulin, etc., finding the disease in the patient and helping the patient who are recovering from the disease. Technology also help us to prevent from the disease.</w:t>
      </w:r>
    </w:p>
    <w:p w14:paraId="5D47E4AA" w14:textId="2C3FBC26" w:rsidR="00687A3D" w:rsidRDefault="00687A3D" w:rsidP="00687A3D">
      <w:pPr>
        <w:jc w:val="both"/>
        <w:rPr>
          <w:sz w:val="24"/>
        </w:rPr>
      </w:pPr>
      <w:r>
        <w:rPr>
          <w:sz w:val="24"/>
        </w:rPr>
        <w:t>As the technology is involved in every field, qualified professional are required in order to operate the technology. While implementing the technology there are many guidelines we have to follow to get the desired result. Technology can operate automatically with certain algorithm and program but the professional need to maintain it and have the knowledge of those this operate so that they can work smoothly and help the people easily.</w:t>
      </w:r>
    </w:p>
    <w:p w14:paraId="53F5624B" w14:textId="52D443CA" w:rsidR="00D45D48" w:rsidRDefault="00687A3D" w:rsidP="00687A3D">
      <w:pPr>
        <w:jc w:val="both"/>
        <w:rPr>
          <w:sz w:val="24"/>
        </w:rPr>
      </w:pPr>
      <w:r>
        <w:rPr>
          <w:sz w:val="24"/>
        </w:rPr>
        <w:t xml:space="preserve">This research aim is </w:t>
      </w:r>
      <w:r w:rsidRPr="00687A3D">
        <w:rPr>
          <w:sz w:val="24"/>
        </w:rPr>
        <w:t>global technology landscape, focusing on emerging trends in device uptake, clinical utility and guidance, device access, educational strategies, and perceived benefit and burden of device use</w:t>
      </w:r>
      <w:r>
        <w:rPr>
          <w:sz w:val="24"/>
        </w:rPr>
        <w:t>.</w:t>
      </w:r>
      <w:r w:rsidRPr="00687A3D">
        <w:t xml:space="preserve"> </w:t>
      </w:r>
      <w:r w:rsidRPr="00687A3D">
        <w:rPr>
          <w:sz w:val="24"/>
        </w:rPr>
        <w:t>Diabetes technology is currently in a "golden age": small, accurate, and simple-to-use CGMs may soon make blood glucose testing obsolete, while pumps are increasingly being integrated with sensors to automate insulin delivery for better glycemic result</w:t>
      </w:r>
      <w:r w:rsidR="00A95FD1">
        <w:rPr>
          <w:sz w:val="24"/>
        </w:rPr>
        <w:fldChar w:fldCharType="begin"/>
      </w:r>
      <w:r w:rsidR="00A95FD1">
        <w:rPr>
          <w:sz w:val="24"/>
        </w:rPr>
        <w:instrText xml:space="preserve"> ADDIN ZOTERO_ITEM CSL_CITATION {"citationID":"WuEEDKF7","properties":{"formattedCitation":"[3]","plainCitation":"[3]","noteIndex":0},"citationItems":[{"id":29,"uris":["http://zotero.org/users/local/emy8r5Bx/items/GZ9EQ79J"],"itemData":{"id":29,"type":"webpage","language":"en","note":"DOI: 10.1089/dia.2020.2509","title":"Practical Implementation of Diabetes Technology: Real‐World Use","title-short":"Practical Implementation of Diabetes Technology","URL":"https://www.liebertpub.com/doi/epdf/10.1089/dia.2020.2509","accessed":{"date-parts":[["2022",10,31]]}}}],"schema":"https://github.com/citation-style-language/schema/raw/master/csl-citation.json"} </w:instrText>
      </w:r>
      <w:r w:rsidR="00A95FD1">
        <w:rPr>
          <w:sz w:val="24"/>
        </w:rPr>
        <w:fldChar w:fldCharType="separate"/>
      </w:r>
      <w:r w:rsidR="00A95FD1">
        <w:rPr>
          <w:noProof/>
          <w:sz w:val="24"/>
        </w:rPr>
        <w:t>[3]</w:t>
      </w:r>
      <w:r w:rsidR="00A95FD1">
        <w:rPr>
          <w:sz w:val="24"/>
        </w:rPr>
        <w:fldChar w:fldCharType="end"/>
      </w:r>
      <w:r w:rsidRPr="00687A3D">
        <w:rPr>
          <w:rFonts w:hint="eastAsia"/>
          <w:sz w:val="24"/>
          <w:lang w:eastAsia="ja-JP"/>
        </w:rPr>
        <w:t>.</w:t>
      </w:r>
      <w:r w:rsidRPr="00687A3D">
        <w:rPr>
          <w:sz w:val="24"/>
        </w:rPr>
        <w:t xml:space="preserve"> Nonetheless, the data clearly show that devices alone will not improve diabetes outcomes: for these technologies to </w:t>
      </w:r>
      <w:r w:rsidR="00E04795" w:rsidRPr="00687A3D">
        <w:rPr>
          <w:sz w:val="24"/>
        </w:rPr>
        <w:t>impact outcomes, people truly, positively</w:t>
      </w:r>
      <w:r w:rsidRPr="00687A3D">
        <w:rPr>
          <w:sz w:val="24"/>
        </w:rPr>
        <w:t xml:space="preserve"> with diabetes must have access to the devices and supplies they need, as well as the educational support they need to effectively integrate them into their own self-management practices.</w:t>
      </w:r>
      <w:r w:rsidRPr="00687A3D">
        <w:t xml:space="preserve"> </w:t>
      </w:r>
      <w:r w:rsidR="00E04795">
        <w:rPr>
          <w:sz w:val="24"/>
        </w:rPr>
        <w:t>R</w:t>
      </w:r>
      <w:r w:rsidR="00E04795" w:rsidRPr="002E4ECC">
        <w:rPr>
          <w:sz w:val="24"/>
        </w:rPr>
        <w:t xml:space="preserve">andomized controlled trial demonstrated that structured diabetes education about the use of </w:t>
      </w:r>
      <w:r w:rsidR="00E04795">
        <w:rPr>
          <w:sz w:val="24"/>
        </w:rPr>
        <w:t>FLASH</w:t>
      </w:r>
      <w:r w:rsidR="00E04795" w:rsidRPr="002E4ECC">
        <w:rPr>
          <w:sz w:val="24"/>
        </w:rPr>
        <w:t xml:space="preserve"> can result in a significant improvement in glycemic control in people with diabetes who are on intensive insulin therapy. The addition of diabetes education to </w:t>
      </w:r>
      <w:r w:rsidR="00E04795">
        <w:rPr>
          <w:sz w:val="24"/>
        </w:rPr>
        <w:t>FLASH</w:t>
      </w:r>
      <w:r w:rsidR="00E04795" w:rsidRPr="002E4ECC">
        <w:rPr>
          <w:sz w:val="24"/>
        </w:rPr>
        <w:t xml:space="preserve"> use has the potential to improve the outcomes of this innovative glucose monitoring method beyond the improvements seen with FSGM use alone</w:t>
      </w:r>
      <w:r w:rsidR="00A95FD1">
        <w:rPr>
          <w:sz w:val="24"/>
        </w:rPr>
        <w:fldChar w:fldCharType="begin"/>
      </w:r>
      <w:r w:rsidR="00A95FD1">
        <w:rPr>
          <w:sz w:val="24"/>
        </w:rPr>
        <w:instrText xml:space="preserve"> ADDIN ZOTERO_ITEM CSL_CITATION {"citationID":"CdGGaqJX","properties":{"formattedCitation":"[1]","plainCitation":"[1]","noteIndex":0},"citationItems":[{"id":30,"uris":["http://zotero.org/users/local/emy8r5Bx/items/ID3UBHXL"],"itemData":{"id":30,"type":"article-journal","container-title":"Diabetes Research and Clinical Practice","DOI":"10.1016/j.diabres.2019.03.003","ISSN":"0168-8227, 1872-8227","journalAbbreviation":"Diabetes Research and Clinical Practice","language":"English","note":"publisher: Elsevier\nPMID: 30844467","page":"111-121","source":"www.diabetesresearchclinicalpractice.com","title":"The impact of a structured education and treatment programme (FLASH) for people with diabetes using a flash sensor-based glucose monitoring system: Results of a randomized controlled trial","title-short":"The impact of a structured education and treatment programme (FLASH) for people with diabetes using a flash sensor-based glucose monitoring system","volume":"150","author":[{"family":"Hermanns","given":"Norbert"},{"family":"Ehrmann","given":"Dominic"},{"family":"Schipfer","given":"Melanie"},{"family":"Kröger","given":"Jens"},{"family":"Haak","given":"Thomas"},{"family":"Kulzer","given":"Bernhard"}],"issued":{"date-parts":[["2019",4,1]]}}}],"schema":"https://github.com/citation-style-language/schema/raw/master/csl-citation.json"} </w:instrText>
      </w:r>
      <w:r w:rsidR="00A95FD1">
        <w:rPr>
          <w:sz w:val="24"/>
        </w:rPr>
        <w:fldChar w:fldCharType="separate"/>
      </w:r>
      <w:r w:rsidR="00A95FD1">
        <w:rPr>
          <w:noProof/>
          <w:sz w:val="24"/>
        </w:rPr>
        <w:t>[1]</w:t>
      </w:r>
      <w:r w:rsidR="00A95FD1">
        <w:rPr>
          <w:sz w:val="24"/>
        </w:rPr>
        <w:fldChar w:fldCharType="end"/>
      </w:r>
      <w:r w:rsidR="00E04795" w:rsidRPr="002E4ECC">
        <w:rPr>
          <w:sz w:val="24"/>
        </w:rPr>
        <w:t>.</w:t>
      </w:r>
      <w:r w:rsidR="00E04795">
        <w:rPr>
          <w:sz w:val="24"/>
        </w:rPr>
        <w:t xml:space="preserve"> </w:t>
      </w:r>
      <w:r w:rsidRPr="00687A3D">
        <w:rPr>
          <w:sz w:val="24"/>
        </w:rPr>
        <w:t>The reported requirements are important as a guide for those involved in the development of rehabilitation technology for stroke patients' arm-hand therapy. The step-by-step guide serves as a tool for facilitating successful technology implementation in clinical practice, thereby meeting future therapy demand</w:t>
      </w:r>
      <w:r w:rsidR="00A95FD1">
        <w:rPr>
          <w:sz w:val="24"/>
        </w:rPr>
        <w:fldChar w:fldCharType="begin"/>
      </w:r>
      <w:r w:rsidR="00A95FD1">
        <w:rPr>
          <w:sz w:val="24"/>
        </w:rPr>
        <w:instrText xml:space="preserve"> ADDIN ZOTERO_ITEM CSL_CITATION {"citationID":"JBRNzHX1","properties":{"formattedCitation":"[2]","plainCitation":"[2]","noteIndex":0},"citationItems":[{"id":35,"uris":["http://zotero.org/users/local/emy8r5Bx/items/ZEZKKZAK"],"itemData":{"id":35,"type":"article-journal","abstract":"Rehabilitation technology for upper limb training of stroke patients may play an important role as therapy tool in future, in order to meet the increasing therapy demand. Currently, implementation of this technology in the clinic remains low. This study aimed at identifying criteria and conditions that people, involved in development of such technology, should take into account to achieve a (more) successful implementation of the technology in the clinic.","container-title":"Journal of NeuroEngineering and Rehabilitation","DOI":"10.1186/1743-0003-9-52","ISSN":"1743-0003","issue":"1","journalAbbreviation":"Journal of NeuroEngineering and Rehabilitation","page":"52","source":"BioMed Central","title":"Embracing change: practical and theoretical considerations for successful implementation of technology assisting upper limb training in stroke","title-short":"Embracing change","volume":"9","author":[{"family":"Hochstenbach-Waelen","given":"Ananda"},{"family":"Seelen","given":"Henk AM"}],"issued":{"date-parts":[["2012",8,2]]}}}],"schema":"https://github.com/citation-style-language/schema/raw/master/csl-citation.json"} </w:instrText>
      </w:r>
      <w:r w:rsidR="00A95FD1">
        <w:rPr>
          <w:sz w:val="24"/>
        </w:rPr>
        <w:fldChar w:fldCharType="separate"/>
      </w:r>
      <w:r w:rsidR="00A95FD1">
        <w:rPr>
          <w:noProof/>
          <w:sz w:val="24"/>
        </w:rPr>
        <w:t>[2]</w:t>
      </w:r>
      <w:r w:rsidR="00A95FD1">
        <w:rPr>
          <w:sz w:val="24"/>
        </w:rPr>
        <w:fldChar w:fldCharType="end"/>
      </w:r>
      <w:r w:rsidRPr="00687A3D">
        <w:rPr>
          <w:sz w:val="24"/>
        </w:rPr>
        <w:t>.</w:t>
      </w:r>
    </w:p>
    <w:p w14:paraId="4EE0C776" w14:textId="14990C1E" w:rsidR="00AF4F9E" w:rsidRDefault="00687A3D" w:rsidP="00687A3D">
      <w:pPr>
        <w:jc w:val="both"/>
        <w:rPr>
          <w:sz w:val="24"/>
        </w:rPr>
      </w:pPr>
      <w:r>
        <w:rPr>
          <w:sz w:val="24"/>
        </w:rPr>
        <w:t>No matter how much the technology is used in the health sector, it order to get the desired outcome it is needed to reach to the people who needed it the most. Guidelines should be used and follow while using the technology in this field. So that the technology is developed and improved further which can help all greatly.</w:t>
      </w:r>
    </w:p>
    <w:p w14:paraId="4E72889B" w14:textId="1AEF7482" w:rsidR="00AF4F9E" w:rsidRDefault="00AF4F9E" w:rsidP="00687A3D">
      <w:pPr>
        <w:jc w:val="both"/>
        <w:rPr>
          <w:sz w:val="24"/>
        </w:rPr>
      </w:pPr>
    </w:p>
    <w:p w14:paraId="6F555CAA" w14:textId="20CFA6A5" w:rsidR="00AF4F9E" w:rsidRDefault="00AF4F9E" w:rsidP="00687A3D">
      <w:pPr>
        <w:jc w:val="both"/>
        <w:rPr>
          <w:sz w:val="24"/>
        </w:rPr>
      </w:pPr>
    </w:p>
    <w:p w14:paraId="5938DD82" w14:textId="7596AEB2" w:rsidR="00AF4F9E" w:rsidRDefault="00AF4F9E" w:rsidP="00687A3D">
      <w:pPr>
        <w:jc w:val="both"/>
        <w:rPr>
          <w:sz w:val="24"/>
        </w:rPr>
      </w:pPr>
    </w:p>
    <w:p w14:paraId="30B8E723" w14:textId="408808F3" w:rsidR="00AF4F9E" w:rsidRDefault="00AF4F9E" w:rsidP="00687A3D">
      <w:pPr>
        <w:jc w:val="both"/>
        <w:rPr>
          <w:sz w:val="24"/>
        </w:rPr>
      </w:pPr>
    </w:p>
    <w:p w14:paraId="3DCC26F2" w14:textId="77777777" w:rsidR="00AF4F9E" w:rsidRDefault="00AF4F9E" w:rsidP="00687A3D">
      <w:pPr>
        <w:jc w:val="both"/>
        <w:rPr>
          <w:sz w:val="24"/>
        </w:rPr>
      </w:pPr>
    </w:p>
    <w:p w14:paraId="40C263BC" w14:textId="505B8A00" w:rsidR="00AF4F9E" w:rsidRDefault="00E04795" w:rsidP="00687A3D">
      <w:pPr>
        <w:jc w:val="both"/>
        <w:rPr>
          <w:sz w:val="24"/>
          <w:lang w:eastAsia="ja-JP"/>
        </w:rPr>
      </w:pPr>
      <w:r>
        <w:rPr>
          <w:sz w:val="24"/>
          <w:lang w:eastAsia="ja-JP"/>
        </w:rPr>
        <w:t>REFERENCE: -</w:t>
      </w:r>
    </w:p>
    <w:p w14:paraId="5F1CCBF9" w14:textId="6EC9EA31" w:rsidR="00AF4F9E" w:rsidRDefault="00AF4F9E" w:rsidP="00687A3D">
      <w:pPr>
        <w:jc w:val="both"/>
        <w:rPr>
          <w:sz w:val="24"/>
          <w:lang w:eastAsia="ja-JP"/>
        </w:rPr>
      </w:pPr>
    </w:p>
    <w:p w14:paraId="64211288" w14:textId="77777777" w:rsidR="00A95FD1" w:rsidRPr="00A95FD1" w:rsidRDefault="00E04795" w:rsidP="00A95FD1">
      <w:pPr>
        <w:pStyle w:val="Bibliography"/>
        <w:rPr>
          <w:sz w:val="24"/>
        </w:rPr>
      </w:pPr>
      <w:r>
        <w:rPr>
          <w:noProof/>
          <w:sz w:val="24"/>
          <w:lang w:eastAsia="ja-JP"/>
        </w:rPr>
        <w:t xml:space="preserve"> </w:t>
      </w:r>
      <w:r w:rsidR="00A95FD1">
        <w:rPr>
          <w:noProof/>
          <w:sz w:val="24"/>
          <w:lang w:eastAsia="ja-JP"/>
        </w:rPr>
        <w:fldChar w:fldCharType="begin"/>
      </w:r>
      <w:r w:rsidR="00A95FD1">
        <w:rPr>
          <w:noProof/>
          <w:sz w:val="24"/>
          <w:lang w:eastAsia="ja-JP"/>
        </w:rPr>
        <w:instrText xml:space="preserve"> ADDIN ZOTERO_BIBL {"uncited":[],"omitted":[],"custom":[]} CSL_BIBLIOGRAPHY </w:instrText>
      </w:r>
      <w:r w:rsidR="00A95FD1">
        <w:rPr>
          <w:noProof/>
          <w:sz w:val="24"/>
          <w:lang w:eastAsia="ja-JP"/>
        </w:rPr>
        <w:fldChar w:fldCharType="separate"/>
      </w:r>
      <w:r w:rsidR="00A95FD1" w:rsidRPr="00A95FD1">
        <w:rPr>
          <w:sz w:val="24"/>
        </w:rPr>
        <w:t>[1]</w:t>
      </w:r>
      <w:r w:rsidR="00A95FD1" w:rsidRPr="00A95FD1">
        <w:rPr>
          <w:sz w:val="24"/>
        </w:rPr>
        <w:tab/>
        <w:t xml:space="preserve">Norbert Hermanns, Dominic Ehrmann, Melanie Schipfer, Jens Kröger, Thomas Haak, and Bernhard Kulzer. 2019. The impact of a structured education and treatment programme (FLASH) for people with diabetes using a flash sensor-based glucose monitoring system: Results of a randomized controlled trial. </w:t>
      </w:r>
      <w:r w:rsidR="00A95FD1" w:rsidRPr="00A95FD1">
        <w:rPr>
          <w:i/>
          <w:iCs/>
          <w:sz w:val="24"/>
        </w:rPr>
        <w:t>Diabetes Research and Clinical Practice</w:t>
      </w:r>
      <w:r w:rsidR="00A95FD1" w:rsidRPr="00A95FD1">
        <w:rPr>
          <w:sz w:val="24"/>
        </w:rPr>
        <w:t xml:space="preserve"> 150, (April 2019), 111–121. DOI:https://doi.org/10.1016/j.diabres.2019.03.003</w:t>
      </w:r>
    </w:p>
    <w:p w14:paraId="63D0E337" w14:textId="77777777" w:rsidR="00A95FD1" w:rsidRPr="00A95FD1" w:rsidRDefault="00A95FD1" w:rsidP="00A95FD1">
      <w:pPr>
        <w:pStyle w:val="Bibliography"/>
        <w:rPr>
          <w:sz w:val="24"/>
        </w:rPr>
      </w:pPr>
      <w:r w:rsidRPr="00A95FD1">
        <w:rPr>
          <w:sz w:val="24"/>
        </w:rPr>
        <w:t>[2]</w:t>
      </w:r>
      <w:r w:rsidRPr="00A95FD1">
        <w:rPr>
          <w:sz w:val="24"/>
        </w:rPr>
        <w:tab/>
        <w:t xml:space="preserve">Ananda Hochstenbach-Waelen and Henk AM Seelen. 2012. Embracing change: practical and theoretical considerations for successful implementation of technology assisting upper limb training in stroke. </w:t>
      </w:r>
      <w:r w:rsidRPr="00A95FD1">
        <w:rPr>
          <w:i/>
          <w:iCs/>
          <w:sz w:val="24"/>
        </w:rPr>
        <w:t>Journal of NeuroEngineering and Rehabilitation</w:t>
      </w:r>
      <w:r w:rsidRPr="00A95FD1">
        <w:rPr>
          <w:sz w:val="24"/>
        </w:rPr>
        <w:t xml:space="preserve"> 9, 1 (August 2012), 52. DOI:https://doi.org/10.1186/1743-0003-9-52</w:t>
      </w:r>
    </w:p>
    <w:p w14:paraId="5FA99FD4" w14:textId="77777777" w:rsidR="00A95FD1" w:rsidRPr="00A95FD1" w:rsidRDefault="00A95FD1" w:rsidP="00A95FD1">
      <w:pPr>
        <w:pStyle w:val="Bibliography"/>
        <w:rPr>
          <w:sz w:val="24"/>
        </w:rPr>
      </w:pPr>
      <w:r w:rsidRPr="00A95FD1">
        <w:rPr>
          <w:sz w:val="24"/>
        </w:rPr>
        <w:t>[3]</w:t>
      </w:r>
      <w:r w:rsidRPr="00A95FD1">
        <w:rPr>
          <w:sz w:val="24"/>
        </w:rPr>
        <w:tab/>
        <w:t>Practical Implementation of Diabetes Technology: Real‐World Use. DOI:https://doi.org/10.1089/dia.2020.2509</w:t>
      </w:r>
    </w:p>
    <w:p w14:paraId="532A58BA" w14:textId="75ECFDD0" w:rsidR="00AF4F9E" w:rsidRDefault="00A95FD1" w:rsidP="00687A3D">
      <w:pPr>
        <w:jc w:val="both"/>
        <w:rPr>
          <w:sz w:val="24"/>
          <w:lang w:eastAsia="ja-JP"/>
        </w:rPr>
      </w:pPr>
      <w:r>
        <w:rPr>
          <w:noProof/>
          <w:sz w:val="24"/>
          <w:lang w:eastAsia="ja-JP"/>
        </w:rPr>
        <w:fldChar w:fldCharType="end"/>
      </w:r>
    </w:p>
    <w:p w14:paraId="2E62EBB1" w14:textId="3E0051E7" w:rsidR="00AF4F9E" w:rsidRDefault="00E04795" w:rsidP="00687A3D">
      <w:pPr>
        <w:jc w:val="both"/>
        <w:rPr>
          <w:sz w:val="24"/>
        </w:rPr>
      </w:pPr>
      <w:r>
        <w:rPr>
          <w:sz w:val="24"/>
        </w:rPr>
        <w:t xml:space="preserve"> </w:t>
      </w:r>
      <w:r w:rsidR="00F8738E">
        <w:rPr>
          <w:noProof/>
          <w:sz w:val="24"/>
        </w:rPr>
        <w:t xml:space="preserve"> </w:t>
      </w:r>
    </w:p>
    <w:p w14:paraId="1DCEC7B2" w14:textId="77777777" w:rsidR="00AF4F9E" w:rsidRPr="00F11550" w:rsidRDefault="00AF4F9E" w:rsidP="00687A3D">
      <w:pPr>
        <w:jc w:val="both"/>
        <w:rPr>
          <w:sz w:val="24"/>
        </w:rPr>
      </w:pPr>
    </w:p>
    <w:sectPr w:rsidR="00AF4F9E" w:rsidRPr="00F11550" w:rsidSect="00562283">
      <w:pgSz w:w="11906" w:h="16838"/>
      <w:pgMar w:top="1985" w:right="1701" w:bottom="1701" w:left="1701"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2040503050203030202"/>
    <w:charset w:val="01"/>
    <w:family w:val="roman"/>
    <w:pitch w:val="variable"/>
    <w:sig w:usb0="0000A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15DA"/>
    <w:multiLevelType w:val="hybridMultilevel"/>
    <w:tmpl w:val="0DEA15AC"/>
    <w:lvl w:ilvl="0" w:tplc="C886471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446794"/>
    <w:multiLevelType w:val="hybridMultilevel"/>
    <w:tmpl w:val="C7DE050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08590D"/>
    <w:multiLevelType w:val="hybridMultilevel"/>
    <w:tmpl w:val="C7DE050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EF67A4C"/>
    <w:multiLevelType w:val="hybridMultilevel"/>
    <w:tmpl w:val="F06639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1174056">
    <w:abstractNumId w:val="3"/>
  </w:num>
  <w:num w:numId="2" w16cid:durableId="1910845052">
    <w:abstractNumId w:val="1"/>
  </w:num>
  <w:num w:numId="3" w16cid:durableId="176890155">
    <w:abstractNumId w:val="2"/>
  </w:num>
  <w:num w:numId="4" w16cid:durableId="5636125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550"/>
    <w:rsid w:val="00082DEF"/>
    <w:rsid w:val="000D7ABF"/>
    <w:rsid w:val="000E2051"/>
    <w:rsid w:val="00290B4A"/>
    <w:rsid w:val="00467286"/>
    <w:rsid w:val="004846B8"/>
    <w:rsid w:val="00635B51"/>
    <w:rsid w:val="00687A3D"/>
    <w:rsid w:val="007A058A"/>
    <w:rsid w:val="00822643"/>
    <w:rsid w:val="0099423F"/>
    <w:rsid w:val="00A7634D"/>
    <w:rsid w:val="00A95FD1"/>
    <w:rsid w:val="00AF4F9E"/>
    <w:rsid w:val="00D45D48"/>
    <w:rsid w:val="00E04795"/>
    <w:rsid w:val="00F11550"/>
    <w:rsid w:val="00F12CAF"/>
    <w:rsid w:val="00F8738E"/>
  </w:rsids>
  <m:mathPr>
    <m:mathFont m:val="Cambria Math"/>
    <m:brkBin m:val="before"/>
    <m:brkBinSub m:val="--"/>
    <m:smallFrac m:val="0"/>
    <m:dispDef/>
    <m:lMargin m:val="0"/>
    <m:rMargin m:val="0"/>
    <m:defJc m:val="centerGroup"/>
    <m:wrapIndent m:val="1440"/>
    <m:intLim m:val="subSup"/>
    <m:naryLim m:val="undOvr"/>
  </m:mathPr>
  <w:themeFontLang w:val="en-NP" w:eastAsia="ja-JP" w:bidi="ne-NP"/>
  <w:clrSchemeMapping w:bg1="light1" w:t1="dark1" w:bg2="light2" w:t2="dark2" w:accent1="accent1" w:accent2="accent2" w:accent3="accent3" w:accent4="accent4" w:accent5="accent5" w:accent6="accent6" w:hyperlink="hyperlink" w:followedHyperlink="followedHyperlink"/>
  <w:decimalSymbol w:val="."/>
  <w:listSeparator w:val=","/>
  <w14:docId w14:val="124D5E9F"/>
  <w15:chartTrackingRefBased/>
  <w15:docId w15:val="{C82DF3A0-23FD-AD4B-B44F-E99F3254F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1"/>
        <w:lang w:val="en-NP"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1550"/>
    <w:pPr>
      <w:widowControl w:val="0"/>
      <w:autoSpaceDE w:val="0"/>
      <w:autoSpaceDN w:val="0"/>
      <w:adjustRightInd w:val="0"/>
    </w:pPr>
    <w:rPr>
      <w:rFonts w:ascii="Times New Roman" w:eastAsia="Times New Roman" w:hAnsi="Times New Roman" w:cs="Times New Roman"/>
      <w:sz w:val="20"/>
      <w:szCs w:val="24"/>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1550"/>
    <w:rPr>
      <w:rFonts w:ascii="Times New Roman" w:eastAsiaTheme="minorEastAsia" w:hAnsi="Times New Roman"/>
      <w:sz w:val="22"/>
      <w:szCs w:val="22"/>
      <w:lang w:val="en-US" w:eastAsia="ja-JP"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11550"/>
    <w:pPr>
      <w:ind w:left="720"/>
      <w:contextualSpacing/>
    </w:pPr>
  </w:style>
  <w:style w:type="character" w:styleId="Hyperlink">
    <w:name w:val="Hyperlink"/>
    <w:basedOn w:val="DefaultParagraphFont"/>
    <w:uiPriority w:val="99"/>
    <w:unhideWhenUsed/>
    <w:rsid w:val="00F11550"/>
    <w:rPr>
      <w:color w:val="0563C1" w:themeColor="hyperlink"/>
      <w:u w:val="single"/>
    </w:rPr>
  </w:style>
  <w:style w:type="character" w:styleId="FollowedHyperlink">
    <w:name w:val="FollowedHyperlink"/>
    <w:basedOn w:val="DefaultParagraphFont"/>
    <w:uiPriority w:val="99"/>
    <w:semiHidden/>
    <w:unhideWhenUsed/>
    <w:rsid w:val="00F11550"/>
    <w:rPr>
      <w:color w:val="954F72" w:themeColor="followedHyperlink"/>
      <w:u w:val="single"/>
    </w:rPr>
  </w:style>
  <w:style w:type="character" w:styleId="UnresolvedMention">
    <w:name w:val="Unresolved Mention"/>
    <w:basedOn w:val="DefaultParagraphFont"/>
    <w:uiPriority w:val="99"/>
    <w:semiHidden/>
    <w:unhideWhenUsed/>
    <w:rsid w:val="00290B4A"/>
    <w:rPr>
      <w:color w:val="605E5C"/>
      <w:shd w:val="clear" w:color="auto" w:fill="E1DFDD"/>
    </w:rPr>
  </w:style>
  <w:style w:type="paragraph" w:styleId="Bibliography">
    <w:name w:val="Bibliography"/>
    <w:basedOn w:val="Normal"/>
    <w:next w:val="Normal"/>
    <w:uiPriority w:val="37"/>
    <w:unhideWhenUsed/>
    <w:rsid w:val="00AF4F9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4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neuroengrehab.biomedcentral.com/articles/10.1186/1743-0003-9-5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diabetesresearchclinicalpractice.com/article/S0168-8227(18)31818-7/fulltext" TargetMode="External"/><Relationship Id="rId5" Type="http://schemas.openxmlformats.org/officeDocument/2006/relationships/hyperlink" Target="https://www.liebertpub.com/doi/epdf/10.1089/dia.2020.2509"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8</Pages>
  <Words>2972</Words>
  <Characters>1694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l Shrestha</dc:creator>
  <cp:keywords/>
  <dc:description/>
  <cp:lastModifiedBy>Thapa Arjun</cp:lastModifiedBy>
  <cp:revision>31</cp:revision>
  <dcterms:created xsi:type="dcterms:W3CDTF">2022-10-30T15:16:00Z</dcterms:created>
  <dcterms:modified xsi:type="dcterms:W3CDTF">2022-10-3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WwW6l6S"/&gt;&lt;style id="http://www.zotero.org/styles/transactions-on-accessible-computing" hasBibliography="1" bibliographyStyleHasBeenSet="1"/&gt;&lt;prefs&gt;&lt;pref name="fieldType" value="Field"/&gt;&lt;/prefs&gt;</vt:lpwstr>
  </property>
  <property fmtid="{D5CDD505-2E9C-101B-9397-08002B2CF9AE}" pid="3" name="ZOTERO_PREF_2">
    <vt:lpwstr>&lt;/data&gt;</vt:lpwstr>
  </property>
</Properties>
</file>